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7AC92690" w:rsidR="00A64EDE" w:rsidRDefault="00774FCE" w:rsidP="00624DE8">
      <w:r>
        <w:rPr>
          <w:noProof/>
        </w:rPr>
        <w:drawing>
          <wp:anchor distT="0" distB="0" distL="114300" distR="114300" simplePos="0" relativeHeight="251664384" behindDoc="0" locked="0" layoutInCell="1" allowOverlap="1" wp14:anchorId="6D1189D7" wp14:editId="6F3F1F1F">
            <wp:simplePos x="0" y="0"/>
            <wp:positionH relativeFrom="page">
              <wp:align>left</wp:align>
            </wp:positionH>
            <wp:positionV relativeFrom="page">
              <wp:align>top</wp:align>
            </wp:positionV>
            <wp:extent cx="10824060" cy="6175317"/>
            <wp:effectExtent l="0" t="0" r="0" b="0"/>
            <wp:wrapNone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24060" cy="61753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69BBB626" w14:textId="18A2136F" w:rsidR="00624DE8" w:rsidRPr="00624DE8" w:rsidRDefault="00624DE8" w:rsidP="00524233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 w:rsidRPr="00624DE8"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PRESENTAÇÃO DE ALGORITMOS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94"/>
        <w:gridCol w:w="5003"/>
      </w:tblGrid>
      <w:tr w:rsidR="00070654" w14:paraId="60B0FD42" w14:textId="77777777" w:rsidTr="00070654">
        <w:tc>
          <w:tcPr>
            <w:tcW w:w="13178" w:type="dxa"/>
          </w:tcPr>
          <w:p w14:paraId="414FDBEC" w14:textId="6B06A5B1" w:rsidR="00070654" w:rsidRPr="00524233" w:rsidRDefault="00070654" w:rsidP="00070654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O </w:t>
            </w:r>
            <w:r w:rsidRPr="00070654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lógica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 pode ser explicada como </w:t>
            </w:r>
            <w:r w:rsidRPr="00070654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uma sequência coerente de ideias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, ou um modo pelo qual acontecimentos se encadeiam naturalmente 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="00A4705C">
              <w:rPr>
                <w:rFonts w:ascii="CMU Serif" w:hAnsi="CMU Serif" w:cs="CMU Serif"/>
                <w:sz w:val="40"/>
                <w:szCs w:val="40"/>
              </w:rPr>
              <w:instrText xml:space="preserve"> ADDIN ZOTERO_ITEM CSL_CITATION {"citationID":"Ywq74AHl","properties":{"formattedCitation":"[1]","plainCitation":"[1]","noteIndex":0},"citationItems":[{"id":989,"uris":["http://zotero.org/users/6863133/items/PGXT9DD5"],"uri":["http://zotero.org/users/6863133/items/PGXT9DD5"],"itemData":{"id":989,"type":"book","ISBN":"978-85-06-05497-0","language":"Portuguese","note":"OCLC: 1175587089","source":"Open WorldCat","title":"Dicionário escolar língua portuguesa","URL":"https://michaelis.uol.com.br","author":[{"family":"Michaelis","given":""}],"issued":{"date-parts":[["2018"]]}}}],"schema":"https://github.com/citation-style-language/schema/raw/master/csl-citation.json"} </w:instrTex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>[1]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>. Então o que seria a lógica de programação?</w:t>
            </w:r>
          </w:p>
          <w:p w14:paraId="2FB4B770" w14:textId="77777777" w:rsidR="00070654" w:rsidRPr="00F11E54" w:rsidRDefault="00070654" w:rsidP="00070654">
            <w:pPr>
              <w:jc w:val="both"/>
              <w:rPr>
                <w:rFonts w:ascii="CMU Serif" w:hAnsi="CMU Serif" w:cs="CMU Serif"/>
                <w:sz w:val="12"/>
                <w:szCs w:val="12"/>
              </w:rPr>
            </w:pPr>
          </w:p>
          <w:p w14:paraId="57F697BD" w14:textId="38550021" w:rsidR="00070654" w:rsidRDefault="00070654" w:rsidP="00524233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Segundo </w:t>
            </w:r>
            <w:proofErr w:type="spellStart"/>
            <w:r w:rsidRPr="00524233">
              <w:rPr>
                <w:rFonts w:ascii="CMU Serif" w:hAnsi="CMU Serif" w:cs="CMU Serif"/>
                <w:sz w:val="40"/>
                <w:szCs w:val="40"/>
              </w:rPr>
              <w:t>Forbellone</w:t>
            </w:r>
            <w:proofErr w:type="spellEnd"/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 e </w:t>
            </w:r>
            <w:proofErr w:type="spellStart"/>
            <w:r w:rsidRPr="00524233">
              <w:rPr>
                <w:rFonts w:ascii="CMU Serif" w:hAnsi="CMU Serif" w:cs="CMU Serif"/>
                <w:sz w:val="40"/>
                <w:szCs w:val="40"/>
              </w:rPr>
              <w:t>Eberspächer</w:t>
            </w:r>
            <w:proofErr w:type="spellEnd"/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 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524233">
              <w:rPr>
                <w:rFonts w:ascii="CMU Serif" w:hAnsi="CMU Serif" w:cs="CMU Serif"/>
                <w:sz w:val="40"/>
                <w:szCs w:val="40"/>
              </w:rPr>
              <w:instrText xml:space="preserve"> ADDIN ZOTERO_ITEM CSL_CITATION {"citationID":"K6mVTrnR","properties":{"formattedCitation":"[2]","plainCitation":"[2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>[2]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 a lógica de programação </w:t>
            </w:r>
            <w:r w:rsidRPr="00070654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poderia ser descrita como um uso correto, da ordem da razão</w:t>
            </w:r>
            <w:r w:rsidRPr="00070654">
              <w:rPr>
                <w:rFonts w:ascii="CMU Serif" w:hAnsi="CMU Serif" w:cs="CMU Serif"/>
                <w:color w:val="0000FF"/>
                <w:sz w:val="40"/>
                <w:szCs w:val="40"/>
              </w:rPr>
              <w:t xml:space="preserve"> 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e de processos de raciocínio e simbolizações formais na programação de computadores. Logicamente essa definição pode ser traduzida como a </w:t>
            </w:r>
            <w:r w:rsidRPr="00070654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busca por uma solução adequada e válida para determinados problemas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 que envolvam a programação </w:t>
            </w:r>
            <w:r>
              <w:rPr>
                <w:rFonts w:ascii="CMU Serif" w:hAnsi="CMU Serif" w:cs="CMU Serif"/>
                <w:sz w:val="40"/>
                <w:szCs w:val="40"/>
              </w:rPr>
              <w:t>de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 computadores.</w:t>
            </w:r>
          </w:p>
        </w:tc>
        <w:tc>
          <w:tcPr>
            <w:tcW w:w="3209" w:type="dxa"/>
          </w:tcPr>
          <w:p w14:paraId="2A28221A" w14:textId="21E78D15" w:rsidR="00070654" w:rsidRDefault="00070654" w:rsidP="00070654">
            <w:pPr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070654">
              <w:rPr>
                <w:rFonts w:ascii="CMU Serif" w:hAnsi="CMU Serif" w:cs="CMU Serif"/>
                <w:noProof/>
                <w:sz w:val="40"/>
                <w:szCs w:val="40"/>
              </w:rPr>
              <w:drawing>
                <wp:inline distT="0" distB="0" distL="0" distR="0" wp14:anchorId="4B1C1D91" wp14:editId="30143EC8">
                  <wp:extent cx="3039774" cy="3400425"/>
                  <wp:effectExtent l="0" t="0" r="0" b="0"/>
                  <wp:docPr id="6" name="Gráfico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>
                            <a:extLs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49725" cy="341155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99B17D4" w14:textId="77777777" w:rsidR="00070654" w:rsidRDefault="00070654" w:rsidP="00070654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08103DA0" w14:textId="77777777" w:rsidR="00D7181B" w:rsidRDefault="00524233" w:rsidP="00524233">
      <w:pPr>
        <w:jc w:val="both"/>
        <w:rPr>
          <w:rFonts w:ascii="CMU Serif" w:hAnsi="CMU Serif" w:cs="CMU Serif"/>
          <w:sz w:val="40"/>
          <w:szCs w:val="40"/>
        </w:rPr>
      </w:pPr>
      <w:r w:rsidRPr="00524233">
        <w:rPr>
          <w:rFonts w:ascii="CMU Serif" w:hAnsi="CMU Serif" w:cs="CMU Serif"/>
          <w:sz w:val="40"/>
          <w:szCs w:val="40"/>
        </w:rPr>
        <w:lastRenderedPageBreak/>
        <w:t xml:space="preserve">Normalmente a utilização de computadores sempre envolve de forma direta ou indireta o uso dos chamados algoritmos. Estes podem ser definidos como um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procedimento computacional</w:t>
      </w:r>
      <w:r w:rsidRPr="00070654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524233">
        <w:rPr>
          <w:rFonts w:ascii="CMU Serif" w:hAnsi="CMU Serif" w:cs="CMU Serif"/>
          <w:sz w:val="40"/>
          <w:szCs w:val="40"/>
        </w:rPr>
        <w:t xml:space="preserve">bem definido que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toma</w:t>
      </w:r>
      <w:r w:rsidRPr="00524233">
        <w:rPr>
          <w:rFonts w:ascii="CMU Serif" w:hAnsi="CMU Serif" w:cs="CMU Serif"/>
          <w:sz w:val="40"/>
          <w:szCs w:val="40"/>
        </w:rPr>
        <w:t xml:space="preserve"> algum valor ou conjunto de valores como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entrada</w:t>
      </w:r>
      <w:r w:rsidRPr="00524233">
        <w:rPr>
          <w:rFonts w:ascii="CMU Serif" w:hAnsi="CMU Serif" w:cs="CMU Serif"/>
          <w:sz w:val="40"/>
          <w:szCs w:val="40"/>
        </w:rPr>
        <w:t xml:space="preserve"> e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produz</w:t>
      </w:r>
      <w:r w:rsidRPr="00524233">
        <w:rPr>
          <w:rFonts w:ascii="CMU Serif" w:hAnsi="CMU Serif" w:cs="CMU Serif"/>
          <w:sz w:val="40"/>
          <w:szCs w:val="40"/>
        </w:rPr>
        <w:t xml:space="preserve"> algum valor ou conjunto de valores como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saída</w:t>
      </w:r>
      <w:r w:rsidRPr="00524233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fldChar w:fldCharType="begin"/>
      </w:r>
      <w:r>
        <w:rPr>
          <w:rFonts w:ascii="CMU Serif" w:hAnsi="CMU Serif" w:cs="CMU Serif"/>
          <w:sz w:val="40"/>
          <w:szCs w:val="40"/>
        </w:rPr>
        <w:instrText xml:space="preserve"> ADDIN ZOTERO_ITEM CSL_CITATION {"citationID":"ghXqE5UD","properties":{"formattedCitation":"[3]","plainCitation":"[3]","noteIndex":0},"citationItems":[{"id":991,"uris":["http://zotero.org/users/6863133/items/HUXDA2Q9"],"uri":["http://zotero.org/users/6863133/items/HUXDA2Q9"],"itemData":{"id":991,"type":"book","event-place":"Rio de Janeiro","ISBN":"978-85-352-3699-6","language":"Portuguese","note":"OCLC: 940011433","publisher":"Campus","publisher-place":"Rio de Janeiro","source":"Open WorldCat","title":"Algoritmos: teoria e prática","title-short":"Algoritmos","author":[{"family":"Cormen","given":"Thomas H"}],"issued":{"date-parts":[["2012"]]}}}],"schema":"https://github.com/citation-style-language/schema/raw/master/csl-citation.json"} </w:instrText>
      </w:r>
      <w:r>
        <w:rPr>
          <w:rFonts w:ascii="CMU Serif" w:hAnsi="CMU Serif" w:cs="CMU Serif"/>
          <w:sz w:val="40"/>
          <w:szCs w:val="40"/>
        </w:rPr>
        <w:fldChar w:fldCharType="separate"/>
      </w:r>
      <w:r w:rsidRPr="00524233">
        <w:rPr>
          <w:rFonts w:ascii="CMU Serif" w:hAnsi="CMU Serif" w:cs="CMU Serif"/>
          <w:sz w:val="40"/>
        </w:rPr>
        <w:t>[3]</w:t>
      </w:r>
      <w:r>
        <w:rPr>
          <w:rFonts w:ascii="CMU Serif" w:hAnsi="CMU Serif" w:cs="CMU Serif"/>
          <w:sz w:val="40"/>
          <w:szCs w:val="40"/>
        </w:rPr>
        <w:fldChar w:fldCharType="end"/>
      </w:r>
      <w:r w:rsidRPr="00524233">
        <w:rPr>
          <w:rFonts w:ascii="CMU Serif" w:hAnsi="CMU Serif" w:cs="CMU Serif"/>
          <w:sz w:val="40"/>
          <w:szCs w:val="40"/>
        </w:rPr>
        <w:t xml:space="preserve">. </w:t>
      </w:r>
    </w:p>
    <w:p w14:paraId="4088859D" w14:textId="77777777" w:rsidR="00D7181B" w:rsidRPr="00F11E54" w:rsidRDefault="00D7181B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77611361" w14:textId="51D69F5F" w:rsidR="00D7181B" w:rsidRDefault="00D7181B" w:rsidP="00D7181B">
      <w:pPr>
        <w:jc w:val="both"/>
        <w:rPr>
          <w:rFonts w:ascii="CMU Serif" w:hAnsi="CMU Serif" w:cs="CMU Serif"/>
          <w:sz w:val="40"/>
          <w:szCs w:val="40"/>
        </w:rPr>
      </w:pPr>
      <w:r w:rsidRPr="00524233">
        <w:rPr>
          <w:rFonts w:ascii="CMU Serif" w:hAnsi="CMU Serif" w:cs="CMU Serif"/>
          <w:sz w:val="40"/>
          <w:szCs w:val="40"/>
        </w:rPr>
        <w:t xml:space="preserve">Imaginemos que desejamos montar um computador </w:t>
      </w:r>
      <w:r w:rsidRPr="00D7181B">
        <w:rPr>
          <w:rFonts w:ascii="CMU Serif" w:hAnsi="CMU Serif" w:cs="CMU Serif"/>
          <w:i/>
          <w:iCs/>
          <w:sz w:val="40"/>
          <w:szCs w:val="40"/>
        </w:rPr>
        <w:t>desktop</w:t>
      </w:r>
      <w:r>
        <w:rPr>
          <w:rFonts w:ascii="CMU Serif" w:hAnsi="CMU Serif" w:cs="CMU Serif"/>
          <w:i/>
          <w:iCs/>
          <w:sz w:val="40"/>
          <w:szCs w:val="40"/>
        </w:rPr>
        <w:t xml:space="preserve"> </w:t>
      </w:r>
      <w:r w:rsidRPr="00524233">
        <w:rPr>
          <w:rFonts w:ascii="CMU Serif" w:hAnsi="CMU Serif" w:cs="CMU Serif"/>
          <w:sz w:val="40"/>
          <w:szCs w:val="40"/>
        </w:rPr>
        <w:fldChar w:fldCharType="begin"/>
      </w:r>
      <w:r w:rsidR="00624DE8">
        <w:rPr>
          <w:rFonts w:ascii="CMU Serif" w:hAnsi="CMU Serif" w:cs="CMU Serif"/>
          <w:sz w:val="40"/>
          <w:szCs w:val="40"/>
        </w:rPr>
        <w:instrText xml:space="preserve"> ADDIN ZOTERO_ITEM CSL_CITATION {"citationID":"LaXJoQO8","properties":{"formattedCitation":"[2]","plainCitation":"[2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524233">
        <w:rPr>
          <w:rFonts w:ascii="CMU Serif" w:hAnsi="CMU Serif" w:cs="CMU Serif"/>
          <w:sz w:val="40"/>
          <w:szCs w:val="40"/>
        </w:rPr>
        <w:fldChar w:fldCharType="separate"/>
      </w:r>
      <w:r w:rsidRPr="00524233">
        <w:rPr>
          <w:rFonts w:ascii="CMU Serif" w:hAnsi="CMU Serif" w:cs="CMU Serif"/>
          <w:sz w:val="40"/>
          <w:szCs w:val="40"/>
        </w:rPr>
        <w:t>[2]</w:t>
      </w:r>
      <w:r w:rsidRPr="00524233">
        <w:rPr>
          <w:rFonts w:ascii="CMU Serif" w:hAnsi="CMU Serif" w:cs="CMU Serif"/>
          <w:sz w:val="40"/>
          <w:szCs w:val="40"/>
        </w:rPr>
        <w:fldChar w:fldCharType="end"/>
      </w:r>
      <w:r w:rsidRPr="00524233">
        <w:rPr>
          <w:rFonts w:ascii="CMU Serif" w:hAnsi="CMU Serif" w:cs="CMU Serif"/>
          <w:sz w:val="40"/>
          <w:szCs w:val="40"/>
        </w:rPr>
        <w:t>, Qual seria uma forma lógica de fazer está montagem do equipamento ?</w:t>
      </w:r>
    </w:p>
    <w:p w14:paraId="4F37E213" w14:textId="77777777" w:rsidR="00624DE8" w:rsidRPr="00F11E54" w:rsidRDefault="00624DE8" w:rsidP="00624DE8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D7181B" w:rsidRPr="00D7181B" w14:paraId="2926C66F" w14:textId="77777777" w:rsidTr="00D7181B">
        <w:trPr>
          <w:jc w:val="center"/>
        </w:trPr>
        <w:tc>
          <w:tcPr>
            <w:tcW w:w="16387" w:type="dxa"/>
          </w:tcPr>
          <w:p w14:paraId="7AEB1F90" w14:textId="52E83963" w:rsidR="00D7181B" w:rsidRPr="00D7181B" w:rsidRDefault="00D7181B" w:rsidP="00E33B54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0" w:name="_Ref65417910"/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B53F45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1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0"/>
            <w:r w:rsid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 w:rsid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Flu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xo</w:t>
            </w:r>
            <w:r w:rsid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grama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de um algoritmo de montagem de computador.</w:t>
            </w:r>
          </w:p>
        </w:tc>
      </w:tr>
      <w:tr w:rsidR="00D7181B" w:rsidRPr="00D7181B" w14:paraId="7B38C850" w14:textId="77777777" w:rsidTr="00D7181B">
        <w:trPr>
          <w:jc w:val="center"/>
        </w:trPr>
        <w:tc>
          <w:tcPr>
            <w:tcW w:w="16387" w:type="dxa"/>
          </w:tcPr>
          <w:p w14:paraId="4F975230" w14:textId="77777777" w:rsidR="00D7181B" w:rsidRPr="00D7181B" w:rsidRDefault="00D7181B" w:rsidP="00E33B54">
            <w:pPr>
              <w:keepNext/>
              <w:jc w:val="center"/>
            </w:pPr>
            <w:r w:rsidRPr="00D7181B">
              <w:rPr>
                <w:noProof/>
                <w:color w:val="000000" w:themeColor="text1"/>
              </w:rPr>
              <w:drawing>
                <wp:inline distT="0" distB="0" distL="0" distR="0" wp14:anchorId="4C698CD6" wp14:editId="67923C24">
                  <wp:extent cx="7236373" cy="1023869"/>
                  <wp:effectExtent l="0" t="0" r="0" b="0"/>
                  <wp:docPr id="10" name="Imagem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898761" cy="1117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5E4FC46" w14:textId="2303A08B" w:rsidR="00624DE8" w:rsidRDefault="00624DE8" w:rsidP="005242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4280BFC" w14:textId="6BB521D5" w:rsidR="00F11E54" w:rsidRDefault="00F11E54" w:rsidP="00F11E54">
      <w:pPr>
        <w:jc w:val="both"/>
        <w:rPr>
          <w:rFonts w:ascii="CMU Serif" w:hAnsi="CMU Serif" w:cs="CMU Serif"/>
          <w:sz w:val="40"/>
          <w:szCs w:val="40"/>
        </w:rPr>
      </w:pPr>
      <w:r w:rsidRPr="00524233">
        <w:rPr>
          <w:rFonts w:ascii="CMU Serif" w:hAnsi="CMU Serif" w:cs="CMU Serif"/>
          <w:sz w:val="40"/>
          <w:szCs w:val="40"/>
        </w:rPr>
        <w:lastRenderedPageBreak/>
        <w:t xml:space="preserve">Os algoritmos podem ser escritos em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diversos paradigmas</w:t>
      </w:r>
      <w:r>
        <w:rPr>
          <w:rFonts w:ascii="CMU Serif" w:hAnsi="CMU Serif" w:cs="CMU Serif"/>
          <w:sz w:val="40"/>
          <w:szCs w:val="40"/>
        </w:rPr>
        <w:t xml:space="preserve">. </w:t>
      </w:r>
      <w:r w:rsidRPr="00524233">
        <w:rPr>
          <w:rFonts w:ascii="CMU Serif" w:hAnsi="CMU Serif" w:cs="CMU Serif"/>
          <w:sz w:val="40"/>
          <w:szCs w:val="40"/>
        </w:rPr>
        <w:t xml:space="preserve">Nesse curso utilizaremos na maioria dos casos o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paradigma procedural (também chamado de paradigma imperativo)</w:t>
      </w:r>
      <w:r w:rsidRPr="00070654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524233">
        <w:rPr>
          <w:rFonts w:ascii="CMU Serif" w:hAnsi="CMU Serif" w:cs="CMU Serif"/>
          <w:sz w:val="40"/>
          <w:szCs w:val="40"/>
        </w:rPr>
        <w:t>por ser de uso geral e amplamente empregado para aqueles que desejam iniciar na área de métodos numéricos.</w:t>
      </w:r>
    </w:p>
    <w:p w14:paraId="64287535" w14:textId="77777777" w:rsidR="00F11E54" w:rsidRPr="00F11E54" w:rsidRDefault="00F11E54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32"/>
        <w:gridCol w:w="5765"/>
      </w:tblGrid>
      <w:tr w:rsidR="00F11E54" w14:paraId="74744D91" w14:textId="77777777" w:rsidTr="00F11E54">
        <w:tc>
          <w:tcPr>
            <w:tcW w:w="3242" w:type="pct"/>
          </w:tcPr>
          <w:p w14:paraId="23F2B83F" w14:textId="6EF84872" w:rsidR="00F11E54" w:rsidRDefault="00F11E54" w:rsidP="00F11E54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Basicamente neste modelo de programação nosso algoritmo conterá uma </w:t>
            </w:r>
            <w:r w:rsidRPr="00070654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lista de instruções que são executadas passo a passo na ordem previamente descrita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. Logo para um algoritmo atingir o seu funcionamento pleno deve ser baseado em uma lógica, ou um conjunto de passos que tornem aquela sequência adequada </w:t>
            </w:r>
            <w:r>
              <w:rPr>
                <w:rFonts w:ascii="CMU Serif" w:hAnsi="CMU Serif" w:cs="CMU Serif"/>
                <w:sz w:val="40"/>
                <w:szCs w:val="40"/>
              </w:rPr>
              <w:t>ao problema estudado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>.</w:t>
            </w:r>
          </w:p>
        </w:tc>
        <w:tc>
          <w:tcPr>
            <w:tcW w:w="1758" w:type="pct"/>
          </w:tcPr>
          <w:p w14:paraId="31932161" w14:textId="3A49797E" w:rsidR="00F11E54" w:rsidRDefault="00F11E54" w:rsidP="00F11E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noProof/>
                <w:sz w:val="40"/>
                <w:szCs w:val="40"/>
              </w:rPr>
              <w:drawing>
                <wp:inline distT="0" distB="0" distL="0" distR="0" wp14:anchorId="0A30F7DA" wp14:editId="18619543">
                  <wp:extent cx="2657475" cy="2657475"/>
                  <wp:effectExtent l="0" t="0" r="0" b="9525"/>
                  <wp:docPr id="14" name="Imagem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07582" cy="27075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25F7DD8" w14:textId="21EB7FE1" w:rsidR="00F11E54" w:rsidRPr="00F11E54" w:rsidRDefault="00F11E54" w:rsidP="00F11E54">
      <w:pPr>
        <w:jc w:val="both"/>
        <w:rPr>
          <w:rFonts w:ascii="CMU Serif" w:hAnsi="CMU Serif" w:cs="CMU Serif"/>
          <w:sz w:val="40"/>
          <w:szCs w:val="40"/>
        </w:rPr>
      </w:pPr>
      <w:r w:rsidRPr="00F11E54">
        <w:rPr>
          <w:rFonts w:ascii="CMU Serif" w:hAnsi="CMU Serif" w:cs="CMU Serif"/>
          <w:sz w:val="40"/>
          <w:szCs w:val="40"/>
        </w:rPr>
        <w:lastRenderedPageBreak/>
        <w:t xml:space="preserve">A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representação dos algoritmos</w:t>
      </w:r>
      <w:r w:rsidRPr="00070654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F11E54">
        <w:rPr>
          <w:rFonts w:ascii="CMU Serif" w:hAnsi="CMU Serif" w:cs="CMU Serif"/>
          <w:sz w:val="40"/>
          <w:szCs w:val="40"/>
        </w:rPr>
        <w:t xml:space="preserve">pode ser feita de diversas formas, são exemplos: (a)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Fluxograma</w:t>
      </w:r>
      <w:r w:rsidRPr="00F11E54">
        <w:rPr>
          <w:rFonts w:ascii="CMU Serif" w:hAnsi="CMU Serif" w:cs="CMU Serif"/>
          <w:sz w:val="40"/>
          <w:szCs w:val="40"/>
        </w:rPr>
        <w:t xml:space="preserve">; (b)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Pseudocódigo</w:t>
      </w:r>
      <w:r w:rsidRPr="00F11E54">
        <w:rPr>
          <w:rFonts w:ascii="CMU Serif" w:hAnsi="CMU Serif" w:cs="CMU Serif"/>
          <w:sz w:val="40"/>
          <w:szCs w:val="40"/>
        </w:rPr>
        <w:t xml:space="preserve">; e (c) Diagrama de </w:t>
      </w:r>
      <w:proofErr w:type="spellStart"/>
      <w:r w:rsidRPr="00F11E54">
        <w:rPr>
          <w:rFonts w:ascii="CMU Serif" w:hAnsi="CMU Serif" w:cs="CMU Serif"/>
          <w:sz w:val="40"/>
          <w:szCs w:val="40"/>
        </w:rPr>
        <w:t>Chapin</w:t>
      </w:r>
      <w:proofErr w:type="spellEnd"/>
      <w:r w:rsidRPr="00F11E54">
        <w:rPr>
          <w:rFonts w:ascii="CMU Serif" w:hAnsi="CMU Serif" w:cs="CMU Serif"/>
          <w:sz w:val="40"/>
          <w:szCs w:val="40"/>
        </w:rPr>
        <w:t xml:space="preserve">. Neste texto as formas mais utilizadas serão o fluxograma e o </w:t>
      </w:r>
      <w:r w:rsidR="00070654">
        <w:rPr>
          <w:rFonts w:ascii="CMU Serif" w:hAnsi="CMU Serif" w:cs="CMU Serif"/>
          <w:sz w:val="40"/>
          <w:szCs w:val="40"/>
        </w:rPr>
        <w:t>p</w:t>
      </w:r>
      <w:r w:rsidRPr="00F11E54">
        <w:rPr>
          <w:rFonts w:ascii="CMU Serif" w:hAnsi="CMU Serif" w:cs="CMU Serif"/>
          <w:sz w:val="40"/>
          <w:szCs w:val="40"/>
        </w:rPr>
        <w:t>seudocódigo.</w:t>
      </w:r>
    </w:p>
    <w:p w14:paraId="5FE54DEB" w14:textId="28C3A0DF" w:rsidR="00D7181B" w:rsidRPr="00F11E54" w:rsidRDefault="00D7181B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73FF526A" w14:textId="7297C6CC" w:rsidR="00F11E54" w:rsidRPr="00070654" w:rsidRDefault="00F11E54" w:rsidP="00524233">
      <w:pPr>
        <w:jc w:val="both"/>
        <w:rPr>
          <w:rFonts w:ascii="CMU Serif" w:hAnsi="CMU Serif" w:cs="CMU Serif"/>
          <w:sz w:val="40"/>
          <w:szCs w:val="40"/>
        </w:rPr>
      </w:pPr>
      <w:r w:rsidRPr="00070654">
        <w:rPr>
          <w:rFonts w:ascii="CMU Serif" w:hAnsi="CMU Serif" w:cs="CMU Serif"/>
          <w:sz w:val="40"/>
          <w:szCs w:val="40"/>
        </w:rPr>
        <w:t xml:space="preserve">A representação da </w:t>
      </w:r>
      <w:r w:rsidRPr="00070654">
        <w:rPr>
          <w:rFonts w:ascii="CMU Serif" w:hAnsi="CMU Serif" w:cs="CMU Serif"/>
          <w:sz w:val="40"/>
          <w:szCs w:val="40"/>
        </w:rPr>
        <w:fldChar w:fldCharType="begin"/>
      </w:r>
      <w:r w:rsidRPr="00070654">
        <w:rPr>
          <w:rFonts w:ascii="CMU Serif" w:hAnsi="CMU Serif" w:cs="CMU Serif"/>
          <w:sz w:val="40"/>
          <w:szCs w:val="40"/>
        </w:rPr>
        <w:instrText xml:space="preserve"> REF _Ref65417910 \h  \* MERGEFORMAT </w:instrText>
      </w:r>
      <w:r w:rsidRPr="00070654">
        <w:rPr>
          <w:rFonts w:ascii="CMU Serif" w:hAnsi="CMU Serif" w:cs="CMU Serif"/>
          <w:sz w:val="40"/>
          <w:szCs w:val="40"/>
        </w:rPr>
      </w:r>
      <w:r w:rsidRPr="00070654">
        <w:rPr>
          <w:rFonts w:ascii="CMU Serif" w:hAnsi="CMU Serif" w:cs="CMU Serif"/>
          <w:sz w:val="40"/>
          <w:szCs w:val="40"/>
        </w:rPr>
        <w:fldChar w:fldCharType="separate"/>
      </w:r>
      <w:r w:rsidR="00B53F45" w:rsidRPr="00B53F45">
        <w:rPr>
          <w:rFonts w:ascii="Tw Cen MT" w:hAnsi="Tw Cen MT"/>
          <w:i/>
          <w:iCs/>
          <w:color w:val="000000" w:themeColor="text1"/>
          <w:sz w:val="40"/>
          <w:szCs w:val="40"/>
        </w:rPr>
        <w:t xml:space="preserve">Figura </w:t>
      </w:r>
      <w:r w:rsidR="00B53F45" w:rsidRPr="00B53F45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1</w:t>
      </w:r>
      <w:r w:rsidRPr="00070654">
        <w:rPr>
          <w:rFonts w:ascii="CMU Serif" w:hAnsi="CMU Serif" w:cs="CMU Serif"/>
          <w:sz w:val="40"/>
          <w:szCs w:val="40"/>
        </w:rPr>
        <w:fldChar w:fldCharType="end"/>
      </w:r>
      <w:r w:rsidRPr="00070654">
        <w:rPr>
          <w:rFonts w:ascii="CMU Serif" w:hAnsi="CMU Serif" w:cs="CMU Serif"/>
          <w:sz w:val="40"/>
          <w:szCs w:val="40"/>
        </w:rPr>
        <w:t xml:space="preserve"> é o modelo de fluxograma e os “balões” representam uma finalidade dentro do algoritmo. O </w:t>
      </w:r>
      <w:r w:rsidRPr="00070654">
        <w:rPr>
          <w:rFonts w:ascii="CMU Serif" w:hAnsi="CMU Serif" w:cs="CMU Serif"/>
          <w:sz w:val="40"/>
          <w:szCs w:val="40"/>
        </w:rPr>
        <w:fldChar w:fldCharType="begin"/>
      </w:r>
      <w:r w:rsidRPr="00070654">
        <w:rPr>
          <w:rFonts w:ascii="CMU Serif" w:hAnsi="CMU Serif" w:cs="CMU Serif"/>
          <w:sz w:val="40"/>
          <w:szCs w:val="40"/>
        </w:rPr>
        <w:instrText xml:space="preserve"> REF _Ref65418640 \h  \* MERGEFORMAT </w:instrText>
      </w:r>
      <w:r w:rsidRPr="00070654">
        <w:rPr>
          <w:rFonts w:ascii="CMU Serif" w:hAnsi="CMU Serif" w:cs="CMU Serif"/>
          <w:sz w:val="40"/>
          <w:szCs w:val="40"/>
        </w:rPr>
      </w:r>
      <w:r w:rsidRPr="00070654">
        <w:rPr>
          <w:rFonts w:ascii="CMU Serif" w:hAnsi="CMU Serif" w:cs="CMU Serif"/>
          <w:sz w:val="40"/>
          <w:szCs w:val="40"/>
        </w:rPr>
        <w:fldChar w:fldCharType="separate"/>
      </w:r>
      <w:r w:rsidR="00B53F45" w:rsidRPr="00B53F45">
        <w:rPr>
          <w:rFonts w:ascii="Tw Cen MT" w:hAnsi="Tw Cen MT"/>
          <w:i/>
          <w:iCs/>
          <w:color w:val="000000" w:themeColor="text1"/>
          <w:sz w:val="40"/>
          <w:szCs w:val="40"/>
        </w:rPr>
        <w:t xml:space="preserve">Quadro </w:t>
      </w:r>
      <w:r w:rsidR="00B53F45" w:rsidRPr="00B53F45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1</w:t>
      </w:r>
      <w:r w:rsidRPr="00070654">
        <w:rPr>
          <w:rFonts w:ascii="CMU Serif" w:hAnsi="CMU Serif" w:cs="CMU Serif"/>
          <w:sz w:val="40"/>
          <w:szCs w:val="40"/>
        </w:rPr>
        <w:fldChar w:fldCharType="end"/>
      </w:r>
      <w:r w:rsidRPr="00070654">
        <w:rPr>
          <w:rFonts w:ascii="CMU Serif" w:hAnsi="CMU Serif" w:cs="CMU Serif"/>
          <w:sz w:val="40"/>
          <w:szCs w:val="40"/>
        </w:rPr>
        <w:t xml:space="preserve"> apresenta algumas das possibilidades.</w:t>
      </w:r>
    </w:p>
    <w:p w14:paraId="7FCBECEE" w14:textId="77777777" w:rsidR="00F11E54" w:rsidRPr="00F11E54" w:rsidRDefault="00F11E54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3260"/>
        <w:gridCol w:w="3260"/>
        <w:gridCol w:w="3261"/>
        <w:gridCol w:w="3260"/>
        <w:gridCol w:w="3261"/>
      </w:tblGrid>
      <w:tr w:rsidR="00F11E54" w:rsidRPr="00F11E54" w14:paraId="2341CA0B" w14:textId="3C822B3B" w:rsidTr="00A24536">
        <w:tc>
          <w:tcPr>
            <w:tcW w:w="16302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C13CA4" w14:textId="63299641" w:rsidR="00F11E54" w:rsidRPr="00F11E54" w:rsidRDefault="00F11E54" w:rsidP="00F11E54">
            <w:pPr>
              <w:pStyle w:val="Legenda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1" w:name="_Ref65418640"/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B53F45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1</w:t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1"/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–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Elementos mais utilizados no fluxograma 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ADDIN ZOTERO_ITEM CSL_CITATION {"citationID":"t2L2tBfR","properties":{"formattedCitation":"[4]","plainCitation":"[4]","noteIndex":0},"citationItems":[{"id":992,"uris":["http://zotero.org/users/6863133/items/962NH2K9"],"uri":["http://zotero.org/users/6863133/items/962NH2K9"],"itemData":{"id":992,"type":"book","ISBN":"978-85-352-5031-2","language":"Portuguese","note":"OCLC: 870301382","source":"Open WorldCat","title":"Algoritmos e Programação de Computadores","URL":"http://www.sciencedirect.com/science/book/9788535250312","author":[{"family":"Junior","given":"Dilermando Piva"},{"family":"Nakamiti","given":"Gilberto Shigueo"},{"family":"Engelbrecht","given":"Angela de Mendonça"},{"family":"Bianchi","given":"Francisco"}],"accessed":{"date-parts":[["2021",2,28]]},"issued":{"date-parts":[["2012"]]}}}],"schema":"https://github.com/citation-style-language/schema/raw/master/csl-citation.json"} </w:instrTex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624DE8" w:rsidRP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[4]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.</w:t>
            </w:r>
          </w:p>
        </w:tc>
      </w:tr>
      <w:tr w:rsidR="00F11E54" w:rsidRPr="00F11E54" w14:paraId="0BA790D8" w14:textId="584040FC" w:rsidTr="00BC4E7F">
        <w:tc>
          <w:tcPr>
            <w:tcW w:w="3260" w:type="dxa"/>
            <w:tcBorders>
              <w:top w:val="single" w:sz="4" w:space="0" w:color="auto"/>
            </w:tcBorders>
            <w:vAlign w:val="center"/>
          </w:tcPr>
          <w:p w14:paraId="2DF0D852" w14:textId="07CE1C55" w:rsidR="00F11E54" w:rsidRPr="00F11E54" w:rsidRDefault="00F11E54" w:rsidP="00E33B54">
            <w:pPr>
              <w:jc w:val="center"/>
              <w:rPr>
                <w:rFonts w:ascii="CMU Serif" w:hAnsi="CMU Serif" w:cs="CMU Serif"/>
                <w:color w:val="000000" w:themeColor="text1"/>
                <w:sz w:val="36"/>
                <w:szCs w:val="36"/>
              </w:rPr>
            </w:pPr>
            <w:r w:rsidRPr="00F11E54">
              <w:rPr>
                <w:rFonts w:ascii="CMU Serif" w:hAnsi="CMU Serif" w:cs="CMU Serif"/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0921A08E" wp14:editId="101224F1">
                      <wp:extent cx="1576552" cy="504497"/>
                      <wp:effectExtent l="0" t="0" r="24130" b="10160"/>
                      <wp:docPr id="15" name="Fluxograma: Terminação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76552" cy="504497"/>
                              </a:xfrm>
                              <a:prstGeom prst="flowChartTerminator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1ACD0D09" id="_x0000_t116" coordsize="21600,21600" o:spt="116" path="m3475,qx,10800,3475,21600l18125,21600qx21600,10800,18125,xe">
                      <v:stroke joinstyle="miter"/>
                      <v:path gradientshapeok="t" o:connecttype="rect" textboxrect="1018,3163,20582,18437"/>
                    </v:shapetype>
                    <v:shape id="Fluxograma: Terminação 15" o:spid="_x0000_s1026" type="#_x0000_t116" style="width:124.15pt;height:39.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3260" w:type="dxa"/>
            <w:tcBorders>
              <w:top w:val="single" w:sz="4" w:space="0" w:color="auto"/>
            </w:tcBorders>
            <w:vAlign w:val="center"/>
          </w:tcPr>
          <w:p w14:paraId="6074E917" w14:textId="1DB322EB" w:rsidR="00F11E54" w:rsidRPr="00F11E54" w:rsidRDefault="00F11E54" w:rsidP="00E33B54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7C4F6044" wp14:editId="652D25DB">
                      <wp:extent cx="1762453" cy="504190"/>
                      <wp:effectExtent l="19050" t="0" r="47625" b="10160"/>
                      <wp:docPr id="16" name="Fluxograma: Dados 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762453" cy="504190"/>
                              </a:xfrm>
                              <a:prstGeom prst="flowChartInputOutput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61580B15" id="_x0000_t111" coordsize="21600,21600" o:spt="111" path="m4321,l21600,,17204,21600,,21600xe">
                      <v:stroke joinstyle="miter"/>
                      <v:path gradientshapeok="t" o:connecttype="custom" o:connectlocs="12961,0;10800,0;2161,10800;8602,21600;10800,21600;19402,10800" textboxrect="4321,0,17204,21600"/>
                    </v:shapetype>
                    <v:shape id="Fluxograma: Dados 16" o:spid="_x0000_s1026" type="#_x0000_t111" style="width:138.8pt;height:39.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3261" w:type="dxa"/>
            <w:tcBorders>
              <w:top w:val="single" w:sz="4" w:space="0" w:color="auto"/>
            </w:tcBorders>
            <w:vAlign w:val="center"/>
          </w:tcPr>
          <w:p w14:paraId="23DC77C4" w14:textId="53BC3CA9" w:rsidR="00F11E54" w:rsidRPr="00F11E54" w:rsidRDefault="00F11E54" w:rsidP="007C4498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77701122" wp14:editId="3198B5EB">
                      <wp:simplePos x="0" y="0"/>
                      <wp:positionH relativeFrom="column">
                        <wp:posOffset>563245</wp:posOffset>
                      </wp:positionH>
                      <wp:positionV relativeFrom="paragraph">
                        <wp:posOffset>141605</wp:posOffset>
                      </wp:positionV>
                      <wp:extent cx="866775" cy="0"/>
                      <wp:effectExtent l="0" t="76200" r="9525" b="95250"/>
                      <wp:wrapNone/>
                      <wp:docPr id="21" name="Conector de Seta Reta 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866775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accent1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03A05DD6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Conector de Seta Reta 21" o:spid="_x0000_s1026" type="#_x0000_t32" style="position:absolute;margin-left:44.35pt;margin-top:11.15pt;width:68.25pt;height:0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" strokecolor="#4472c4 [3204]" strokeweight=".5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3260" w:type="dxa"/>
            <w:tcBorders>
              <w:top w:val="single" w:sz="4" w:space="0" w:color="auto"/>
            </w:tcBorders>
            <w:vAlign w:val="center"/>
          </w:tcPr>
          <w:p w14:paraId="3FD9D7D9" w14:textId="6A30A493" w:rsidR="00F11E54" w:rsidRPr="00F11E54" w:rsidRDefault="00F11E54" w:rsidP="00E33B54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6726947C" wp14:editId="59C6043F">
                      <wp:extent cx="1340069" cy="520262"/>
                      <wp:effectExtent l="0" t="0" r="12700" b="13335"/>
                      <wp:docPr id="22" name="Fluxograma: Processo 2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340069" cy="520262"/>
                              </a:xfrm>
                              <a:prstGeom prst="flowChartProcess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443C2AF7" id="_x0000_t109" coordsize="21600,21600" o:spt="109" path="m,l,21600r21600,l21600,xe">
                      <v:stroke joinstyle="miter"/>
                      <v:path gradientshapeok="t" o:connecttype="rect"/>
                    </v:shapetype>
                    <v:shape id="Fluxograma: Processo 22" o:spid="_x0000_s1026" type="#_x0000_t109" style="width:105.5pt;height:40.9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3261" w:type="dxa"/>
            <w:tcBorders>
              <w:top w:val="single" w:sz="4" w:space="0" w:color="auto"/>
            </w:tcBorders>
            <w:vAlign w:val="center"/>
          </w:tcPr>
          <w:p w14:paraId="3409E27B" w14:textId="22C8B058" w:rsidR="00F11E54" w:rsidRPr="00F11E54" w:rsidRDefault="00F11E54" w:rsidP="00E33B54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0821EDD3" wp14:editId="10F14D1E">
                      <wp:extent cx="1308538" cy="740694"/>
                      <wp:effectExtent l="19050" t="19050" r="44450" b="40640"/>
                      <wp:docPr id="23" name="Fluxograma: Decisão 2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308538" cy="740694"/>
                              </a:xfrm>
                              <a:prstGeom prst="flowChartDecision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09A77225" id="_x0000_t110" coordsize="21600,21600" o:spt="110" path="m10800,l,10800,10800,21600,21600,10800xe">
                      <v:stroke joinstyle="miter"/>
                      <v:path gradientshapeok="t" o:connecttype="rect" textboxrect="5400,5400,16200,16200"/>
                    </v:shapetype>
                    <v:shape id="Fluxograma: Decisão 23" o:spid="_x0000_s1026" type="#_x0000_t110" style="width:103.05pt;height:58.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</w:tr>
      <w:tr w:rsidR="00F11E54" w:rsidRPr="00F11E54" w14:paraId="0A4A9794" w14:textId="7A4267D7" w:rsidTr="00BC4E7F">
        <w:tc>
          <w:tcPr>
            <w:tcW w:w="3260" w:type="dxa"/>
            <w:vAlign w:val="center"/>
          </w:tcPr>
          <w:p w14:paraId="63DF5847" w14:textId="651C5E4F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Terminal: Demarca pontos de ínico e fim</w:t>
            </w:r>
          </w:p>
        </w:tc>
        <w:tc>
          <w:tcPr>
            <w:tcW w:w="3260" w:type="dxa"/>
            <w:vAlign w:val="center"/>
          </w:tcPr>
          <w:p w14:paraId="41F79038" w14:textId="4008E0B4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Entrada de dados</w:t>
            </w:r>
          </w:p>
        </w:tc>
        <w:tc>
          <w:tcPr>
            <w:tcW w:w="3261" w:type="dxa"/>
            <w:vAlign w:val="center"/>
          </w:tcPr>
          <w:p w14:paraId="6DD07537" w14:textId="10FE4BCB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Linhas que indicam fluxo do algoritmo</w:t>
            </w:r>
          </w:p>
        </w:tc>
        <w:tc>
          <w:tcPr>
            <w:tcW w:w="3260" w:type="dxa"/>
            <w:vAlign w:val="center"/>
          </w:tcPr>
          <w:p w14:paraId="157D0B9B" w14:textId="458249AB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Passo de operação</w:t>
            </w:r>
          </w:p>
        </w:tc>
        <w:tc>
          <w:tcPr>
            <w:tcW w:w="3261" w:type="dxa"/>
            <w:vAlign w:val="center"/>
          </w:tcPr>
          <w:p w14:paraId="6096972B" w14:textId="08BFC1AE" w:rsidR="00F11E54" w:rsidRPr="00E33B54" w:rsidRDefault="00F11E54" w:rsidP="00F11E54">
            <w:pPr>
              <w:keepNext/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Condição: Mudança de fluxo</w:t>
            </w:r>
          </w:p>
        </w:tc>
      </w:tr>
    </w:tbl>
    <w:p w14:paraId="325C4054" w14:textId="4464D0DA" w:rsidR="00F11E54" w:rsidRDefault="00F11E54" w:rsidP="005242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6AAD0B97" w14:textId="7F72F95B" w:rsidR="00D7181B" w:rsidRPr="00624DE8" w:rsidRDefault="00624DE8" w:rsidP="00524233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sz w:val="40"/>
          <w:szCs w:val="40"/>
        </w:rPr>
        <w:lastRenderedPageBreak/>
        <w:t xml:space="preserve">A outra forma seria a utilização dos chamados pseudocódigos que podem ser visualizados na </w:t>
      </w:r>
      <w:r w:rsidRPr="00624DE8">
        <w:rPr>
          <w:rFonts w:ascii="CMU Serif" w:hAnsi="CMU Serif" w:cs="CMU Serif"/>
          <w:sz w:val="40"/>
          <w:szCs w:val="40"/>
        </w:rPr>
        <w:fldChar w:fldCharType="begin"/>
      </w:r>
      <w:r w:rsidRPr="00624DE8">
        <w:rPr>
          <w:rFonts w:ascii="CMU Serif" w:hAnsi="CMU Serif" w:cs="CMU Serif"/>
          <w:sz w:val="40"/>
          <w:szCs w:val="40"/>
        </w:rPr>
        <w:instrText xml:space="preserve"> REF _Ref65419138 \h </w:instrText>
      </w:r>
      <w:r>
        <w:rPr>
          <w:rFonts w:ascii="CMU Serif" w:hAnsi="CMU Serif" w:cs="CMU Serif"/>
          <w:sz w:val="40"/>
          <w:szCs w:val="40"/>
        </w:rPr>
        <w:instrText xml:space="preserve"> \* MERGEFORMAT </w:instrText>
      </w:r>
      <w:r w:rsidRPr="00624DE8">
        <w:rPr>
          <w:rFonts w:ascii="CMU Serif" w:hAnsi="CMU Serif" w:cs="CMU Serif"/>
          <w:sz w:val="40"/>
          <w:szCs w:val="40"/>
        </w:rPr>
      </w:r>
      <w:r w:rsidRPr="00624DE8">
        <w:rPr>
          <w:rFonts w:ascii="CMU Serif" w:hAnsi="CMU Serif" w:cs="CMU Serif"/>
          <w:sz w:val="40"/>
          <w:szCs w:val="40"/>
        </w:rPr>
        <w:fldChar w:fldCharType="separate"/>
      </w:r>
      <w:r w:rsidR="00B53F45" w:rsidRPr="00B53F45">
        <w:rPr>
          <w:rFonts w:ascii="Tw Cen MT" w:hAnsi="Tw Cen MT"/>
          <w:i/>
          <w:iCs/>
          <w:color w:val="000000" w:themeColor="text1"/>
          <w:sz w:val="40"/>
          <w:szCs w:val="40"/>
        </w:rPr>
        <w:t xml:space="preserve">Figura </w:t>
      </w:r>
      <w:r w:rsidR="00B53F45" w:rsidRPr="00B53F45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2</w:t>
      </w:r>
      <w:r w:rsidRPr="00624DE8">
        <w:rPr>
          <w:rFonts w:ascii="CMU Serif" w:hAnsi="CMU Serif" w:cs="CMU Serif"/>
          <w:sz w:val="40"/>
          <w:szCs w:val="40"/>
        </w:rPr>
        <w:fldChar w:fldCharType="end"/>
      </w:r>
      <w:r w:rsidRPr="00624DE8">
        <w:rPr>
          <w:rFonts w:ascii="CMU Serif" w:hAnsi="CMU Serif" w:cs="CMU Serif"/>
          <w:sz w:val="40"/>
          <w:szCs w:val="40"/>
        </w:rPr>
        <w:t>.</w:t>
      </w:r>
    </w:p>
    <w:p w14:paraId="00167D1C" w14:textId="77777777" w:rsidR="00624DE8" w:rsidRPr="00F11E54" w:rsidRDefault="00624DE8" w:rsidP="00624DE8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624DE8" w:rsidRPr="00D7181B" w14:paraId="6085CFFF" w14:textId="77777777" w:rsidTr="00E33B54">
        <w:trPr>
          <w:jc w:val="center"/>
        </w:trPr>
        <w:tc>
          <w:tcPr>
            <w:tcW w:w="16387" w:type="dxa"/>
          </w:tcPr>
          <w:p w14:paraId="79CA4A00" w14:textId="7F6D145A" w:rsidR="00624DE8" w:rsidRPr="00D7181B" w:rsidRDefault="00624DE8" w:rsidP="00E33B54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2" w:name="_Ref65419138"/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B53F45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2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2"/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Pseudocódigo do algoritmo de montagem de computador.</w:t>
            </w:r>
          </w:p>
        </w:tc>
      </w:tr>
      <w:tr w:rsidR="00624DE8" w:rsidRPr="00D7181B" w14:paraId="14F9F07A" w14:textId="77777777" w:rsidTr="00E33B54">
        <w:trPr>
          <w:jc w:val="center"/>
        </w:trPr>
        <w:tc>
          <w:tcPr>
            <w:tcW w:w="16387" w:type="dxa"/>
          </w:tcPr>
          <w:tbl>
            <w:tblPr>
              <w:tblStyle w:val="Tabelacomgrade"/>
              <w:tblW w:w="0" w:type="auto"/>
              <w:jc w:val="center"/>
              <w:tblBorders>
                <w:left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33"/>
              <w:gridCol w:w="9506"/>
            </w:tblGrid>
            <w:tr w:rsidR="00624DE8" w:rsidRPr="00624DE8" w14:paraId="29754269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1EBC9081" w14:textId="32CDD660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1</w:t>
                  </w:r>
                </w:p>
              </w:tc>
              <w:tc>
                <w:tcPr>
                  <w:tcW w:w="0" w:type="auto"/>
                </w:tcPr>
                <w:p w14:paraId="2290D62D" w14:textId="0DD1E875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 xml:space="preserve">Montar o estabilizador </w:t>
                  </w:r>
                </w:p>
              </w:tc>
            </w:tr>
            <w:tr w:rsidR="00624DE8" w:rsidRPr="00624DE8" w14:paraId="7EE42351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12816EC2" w14:textId="1DA5E0DE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2</w:t>
                  </w:r>
                </w:p>
              </w:tc>
              <w:tc>
                <w:tcPr>
                  <w:tcW w:w="0" w:type="auto"/>
                </w:tcPr>
                <w:p w14:paraId="7130F998" w14:textId="4CFE37BE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>Montar CPU e checar voltagem do equipamento</w:t>
                  </w:r>
                </w:p>
              </w:tc>
            </w:tr>
            <w:tr w:rsidR="00624DE8" w:rsidRPr="00624DE8" w14:paraId="35E9F789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112BD83C" w14:textId="7FB05CC4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3</w:t>
                  </w:r>
                </w:p>
              </w:tc>
              <w:tc>
                <w:tcPr>
                  <w:tcW w:w="0" w:type="auto"/>
                </w:tcPr>
                <w:p w14:paraId="3245AC26" w14:textId="097D30D4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>Montagem dos periféricos</w:t>
                  </w:r>
                </w:p>
              </w:tc>
            </w:tr>
            <w:tr w:rsidR="00624DE8" w:rsidRPr="00624DE8" w14:paraId="4A72D7CE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6BCA126A" w14:textId="2BE3CD48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4</w:t>
                  </w:r>
                </w:p>
              </w:tc>
              <w:tc>
                <w:tcPr>
                  <w:tcW w:w="0" w:type="auto"/>
                </w:tcPr>
                <w:p w14:paraId="7B88CECF" w14:textId="7F1DBB5F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>Teste de funcionamento</w:t>
                  </w:r>
                </w:p>
              </w:tc>
            </w:tr>
          </w:tbl>
          <w:p w14:paraId="088943C7" w14:textId="0FE7020D" w:rsidR="00624DE8" w:rsidRPr="00D7181B" w:rsidRDefault="00624DE8" w:rsidP="00E33B54">
            <w:pPr>
              <w:keepNext/>
              <w:jc w:val="center"/>
            </w:pPr>
          </w:p>
        </w:tc>
      </w:tr>
    </w:tbl>
    <w:p w14:paraId="182DA125" w14:textId="77777777" w:rsidR="00624DE8" w:rsidRPr="00F11E54" w:rsidRDefault="00624DE8" w:rsidP="00624DE8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193C1D35" w14:textId="35139438" w:rsidR="00624DE8" w:rsidRDefault="00624DE8" w:rsidP="00624DE8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 w:rsidR="009D2833">
        <w:rPr>
          <w:rFonts w:ascii="CMU Serif" w:hAnsi="CMU Serif" w:cs="CMU Serif"/>
          <w:b/>
          <w:bCs/>
          <w:sz w:val="40"/>
          <w:szCs w:val="40"/>
        </w:rPr>
        <w:t>.1</w:t>
      </w:r>
      <w:r w:rsidRPr="00624DE8"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 w:rsidR="00A24536"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d5xzF6vB","properties":{"formattedCitation":"[2]","plainCitation":"[2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Pr="00624DE8">
        <w:rPr>
          <w:rFonts w:ascii="CMU Serif" w:hAnsi="CMU Serif" w:cs="CMU Serif"/>
          <w:b/>
          <w:bCs/>
          <w:sz w:val="40"/>
          <w:szCs w:val="40"/>
        </w:rPr>
        <w:t>[2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Elabore um algoritmo que mova três discos de uma Torre de Hanói, que consiste em três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hastes (a - b - c), uma das quais serve de suporte para três discos de tamanhos diferentes(1 - 2 - 3), os menores sobre os maiores. Pode-se mover um disco de cada vez para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qualquer haste, contanto que nunca seja colocado um disco maior sobre um menor.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O objetivo é transferir os três discos para outra haste.</w:t>
      </w: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624DE8" w:rsidRPr="00D7181B" w14:paraId="5EFF0B55" w14:textId="77777777" w:rsidTr="00E33B54">
        <w:trPr>
          <w:jc w:val="center"/>
        </w:trPr>
        <w:tc>
          <w:tcPr>
            <w:tcW w:w="16387" w:type="dxa"/>
          </w:tcPr>
          <w:p w14:paraId="74FB126E" w14:textId="55545BF0" w:rsidR="00624DE8" w:rsidRPr="00D7181B" w:rsidRDefault="00624DE8" w:rsidP="00E33B54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lastRenderedPageBreak/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B53F45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3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Torre de Hanói.</w:t>
            </w:r>
          </w:p>
        </w:tc>
      </w:tr>
      <w:tr w:rsidR="00624DE8" w:rsidRPr="00D7181B" w14:paraId="2DCFC596" w14:textId="77777777" w:rsidTr="00E33B54">
        <w:trPr>
          <w:jc w:val="center"/>
        </w:trPr>
        <w:tc>
          <w:tcPr>
            <w:tcW w:w="16387" w:type="dxa"/>
          </w:tcPr>
          <w:p w14:paraId="4D8CCE36" w14:textId="7B4A7D36" w:rsidR="00624DE8" w:rsidRPr="00D7181B" w:rsidRDefault="00624DE8" w:rsidP="00E33B54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304511A6" wp14:editId="76CF123A">
                  <wp:extent cx="9996067" cy="3720662"/>
                  <wp:effectExtent l="0" t="0" r="5715" b="0"/>
                  <wp:docPr id="27" name="Imagem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112919" cy="376415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38B413A" w14:textId="0A329093" w:rsidR="00624DE8" w:rsidRDefault="00624DE8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37CBE748" w14:textId="481387AF" w:rsidR="00624DE8" w:rsidRPr="00624DE8" w:rsidRDefault="00A24536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DADOS E OS TIPOS DE VARIÁVEIS</w:t>
      </w:r>
    </w:p>
    <w:p w14:paraId="1AAEBCB9" w14:textId="20802E81" w:rsidR="00A24536" w:rsidRDefault="00A24536" w:rsidP="00624DE8">
      <w:pPr>
        <w:jc w:val="both"/>
        <w:rPr>
          <w:rFonts w:ascii="CMU Serif" w:hAnsi="CMU Serif" w:cs="CMU Serif"/>
          <w:sz w:val="40"/>
          <w:szCs w:val="40"/>
        </w:rPr>
      </w:pPr>
      <w:r w:rsidRPr="00A24536">
        <w:rPr>
          <w:rFonts w:ascii="CMU Serif" w:hAnsi="CMU Serif" w:cs="CMU Serif"/>
          <w:sz w:val="40"/>
          <w:szCs w:val="40"/>
        </w:rPr>
        <w:t xml:space="preserve">Trabalhar com algoritmos está intuitivamente ligado </w:t>
      </w:r>
      <w:r>
        <w:rPr>
          <w:rFonts w:ascii="CMU Serif" w:hAnsi="CMU Serif" w:cs="CMU Serif"/>
          <w:sz w:val="40"/>
          <w:szCs w:val="40"/>
        </w:rPr>
        <w:t xml:space="preserve">a manipulação de dados. Segundo Lopes e Garcia </w:t>
      </w:r>
      <w:r>
        <w:rPr>
          <w:rFonts w:ascii="CMU Serif" w:hAnsi="CMU Serif" w:cs="CMU Serif"/>
          <w:sz w:val="40"/>
          <w:szCs w:val="40"/>
        </w:rPr>
        <w:fldChar w:fldCharType="begin"/>
      </w:r>
      <w:r>
        <w:rPr>
          <w:rFonts w:ascii="CMU Serif" w:hAnsi="CMU Serif" w:cs="CMU Serif"/>
          <w:sz w:val="40"/>
          <w:szCs w:val="40"/>
        </w:rPr>
        <w:instrText xml:space="preserve"> ADDIN ZOTERO_ITEM CSL_CITATION {"citationID":"fPoKuiVq","properties":{"formattedCitation":"[5]","plainCitation":"[5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>
        <w:rPr>
          <w:rFonts w:ascii="CMU Serif" w:hAnsi="CMU Serif" w:cs="CMU Serif"/>
          <w:sz w:val="40"/>
          <w:szCs w:val="40"/>
        </w:rPr>
        <w:fldChar w:fldCharType="separate"/>
      </w:r>
      <w:r w:rsidRPr="00A24536">
        <w:rPr>
          <w:rFonts w:ascii="CMU Serif" w:hAnsi="CMU Serif" w:cs="CMU Serif"/>
          <w:sz w:val="40"/>
        </w:rPr>
        <w:t>[5]</w:t>
      </w:r>
      <w:r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 xml:space="preserve"> uma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variável é um local na memória principal</w:t>
      </w:r>
      <w:r>
        <w:rPr>
          <w:rFonts w:ascii="CMU Serif" w:hAnsi="CMU Serif" w:cs="CMU Serif"/>
          <w:sz w:val="40"/>
          <w:szCs w:val="40"/>
        </w:rPr>
        <w:t xml:space="preserve">, isto é, um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endereço que armazena um conteúdo</w:t>
      </w:r>
      <w:r>
        <w:rPr>
          <w:rFonts w:ascii="CMU Serif" w:hAnsi="CMU Serif" w:cs="CMU Serif"/>
          <w:sz w:val="40"/>
          <w:szCs w:val="40"/>
        </w:rPr>
        <w:t>. Em linguagens de alto nível é permitido dar nome a esse endereço de forma a facilitar o processo de programação.</w:t>
      </w:r>
    </w:p>
    <w:p w14:paraId="2D47C381" w14:textId="3523EA21" w:rsidR="00A24536" w:rsidRPr="00A24536" w:rsidRDefault="00A24536" w:rsidP="00A24536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3DD9CBA8" w14:textId="5E75715B" w:rsidR="00A24536" w:rsidRDefault="00A24536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Por exemplo em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Python 3</w:t>
      </w:r>
      <w:r>
        <w:rPr>
          <w:rFonts w:ascii="CMU Serif" w:hAnsi="CMU Serif" w:cs="CMU Serif"/>
          <w:sz w:val="40"/>
          <w:szCs w:val="40"/>
        </w:rPr>
        <w:t xml:space="preserve"> se o usuário digitar o comando </w:t>
      </w:r>
      <w:proofErr w:type="gramStart"/>
      <w:r w:rsidRPr="00070654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id(</w:t>
      </w:r>
      <w:r w:rsidR="004E1BEA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 xml:space="preserve"> </w:t>
      </w:r>
      <w:r w:rsidRPr="00070654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)</w:t>
      </w:r>
      <w:proofErr w:type="gramEnd"/>
      <w:r w:rsidRPr="00070654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o algoritmo retornará o endereçamento de memória </w:t>
      </w:r>
      <w:r w:rsidR="00070654">
        <w:rPr>
          <w:rFonts w:ascii="CMU Serif" w:hAnsi="CMU Serif" w:cs="CMU Serif"/>
          <w:sz w:val="40"/>
          <w:szCs w:val="40"/>
        </w:rPr>
        <w:t xml:space="preserve">da variável </w:t>
      </w:r>
      <m:oMath>
        <m:r>
          <w:rPr>
            <w:rFonts w:ascii="Cambria Math" w:hAnsi="Cambria Math" w:cs="CMU Serif"/>
            <w:sz w:val="40"/>
            <w:szCs w:val="40"/>
          </w:rPr>
          <m:t>H</m:t>
        </m:r>
      </m:oMath>
      <w:r>
        <w:rPr>
          <w:rFonts w:ascii="CMU Serif" w:hAnsi="CMU Serif" w:cs="CMU Serif"/>
          <w:sz w:val="40"/>
          <w:szCs w:val="40"/>
        </w:rPr>
        <w:t>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7E6E6" w:themeFill="background2"/>
        <w:tblLook w:val="04A0" w:firstRow="1" w:lastRow="0" w:firstColumn="1" w:lastColumn="0" w:noHBand="0" w:noVBand="1"/>
      </w:tblPr>
      <w:tblGrid>
        <w:gridCol w:w="16387"/>
      </w:tblGrid>
      <w:tr w:rsidR="00A24536" w14:paraId="6C99DAE4" w14:textId="77777777" w:rsidTr="00B5737C">
        <w:trPr>
          <w:trHeight w:val="1224"/>
        </w:trPr>
        <w:tc>
          <w:tcPr>
            <w:tcW w:w="16387" w:type="dxa"/>
            <w:shd w:val="clear" w:color="auto" w:fill="E7E6E6" w:themeFill="background2"/>
          </w:tcPr>
          <w:p w14:paraId="27FAAFF4" w14:textId="7DA56108" w:rsidR="00B5737C" w:rsidRPr="00070654" w:rsidRDefault="00B5737C" w:rsidP="00624DE8">
            <w:pPr>
              <w:jc w:val="both"/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H = 50</w:t>
            </w:r>
          </w:p>
          <w:p w14:paraId="7624A5D7" w14:textId="3403AA30" w:rsidR="00B24370" w:rsidRPr="00070654" w:rsidRDefault="00B24370" w:rsidP="00B24370">
            <w:pPr>
              <w:jc w:val="both"/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ENDERECO_RAM = </w:t>
            </w:r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id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>(H)</w:t>
            </w:r>
          </w:p>
          <w:p w14:paraId="5DE9D485" w14:textId="63B43C1D" w:rsidR="00B5737C" w:rsidRPr="00070654" w:rsidRDefault="00B5737C" w:rsidP="00624DE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proofErr w:type="gramStart"/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print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>(</w:t>
            </w:r>
            <w:proofErr w:type="gramEnd"/>
            <w:r w:rsidR="004E1BEA">
              <w:rPr>
                <w:rFonts w:ascii="Courier New" w:hAnsi="Courier New" w:cs="Courier New"/>
                <w:sz w:val="36"/>
                <w:szCs w:val="36"/>
              </w:rPr>
              <w:t>“</w:t>
            </w:r>
            <w:r w:rsidR="0060576A" w:rsidRPr="00070654">
              <w:rPr>
                <w:rFonts w:ascii="Courier New" w:hAnsi="Courier New" w:cs="Courier New"/>
                <w:sz w:val="36"/>
                <w:szCs w:val="36"/>
              </w:rPr>
              <w:t xml:space="preserve">Endereço de memória = </w:t>
            </w:r>
            <w:r w:rsidR="004E1BEA">
              <w:rPr>
                <w:rFonts w:ascii="Courier New" w:hAnsi="Courier New" w:cs="Courier New"/>
                <w:sz w:val="36"/>
                <w:szCs w:val="36"/>
              </w:rPr>
              <w:t>“</w:t>
            </w:r>
            <w:r w:rsidR="0060576A" w:rsidRPr="00070654">
              <w:rPr>
                <w:rFonts w:ascii="Courier New" w:hAnsi="Courier New" w:cs="Courier New"/>
                <w:sz w:val="36"/>
                <w:szCs w:val="36"/>
              </w:rPr>
              <w:t>,</w:t>
            </w:r>
            <w:r w:rsidR="00B24370" w:rsidRPr="00070654">
              <w:rPr>
                <w:rFonts w:ascii="Courier New" w:hAnsi="Courier New" w:cs="Courier New"/>
                <w:sz w:val="36"/>
                <w:szCs w:val="36"/>
              </w:rPr>
              <w:t xml:space="preserve"> ENDERECO_RAM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>)</w:t>
            </w:r>
          </w:p>
          <w:p w14:paraId="34A9AE8B" w14:textId="4D88C3B6" w:rsidR="00B5737C" w:rsidRDefault="0060576A" w:rsidP="00624DE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Endereço de memória = </w:t>
            </w:r>
            <w:r w:rsidR="00B5737C" w:rsidRPr="00070654">
              <w:rPr>
                <w:rFonts w:ascii="Courier New" w:hAnsi="Courier New" w:cs="Courier New"/>
                <w:sz w:val="36"/>
                <w:szCs w:val="36"/>
              </w:rPr>
              <w:t>94820313464864</w:t>
            </w:r>
          </w:p>
        </w:tc>
      </w:tr>
    </w:tbl>
    <w:p w14:paraId="2D1B621C" w14:textId="5F9D0CD4" w:rsidR="00B5737C" w:rsidRDefault="00B5737C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0236BB7C" w14:textId="1C5E6DB0" w:rsidR="00604109" w:rsidRDefault="00604109" w:rsidP="00624DE8">
      <w:pPr>
        <w:jc w:val="both"/>
        <w:rPr>
          <w:rFonts w:ascii="CMU Serif" w:hAnsi="CMU Serif" w:cs="CMU Serif"/>
          <w:sz w:val="40"/>
          <w:szCs w:val="40"/>
        </w:rPr>
      </w:pPr>
      <w:r w:rsidRPr="00604109">
        <w:rPr>
          <w:rFonts w:ascii="CMU Serif" w:hAnsi="CMU Serif" w:cs="CMU Serif"/>
          <w:sz w:val="40"/>
          <w:szCs w:val="40"/>
        </w:rPr>
        <w:lastRenderedPageBreak/>
        <w:t xml:space="preserve">De forma abstrata podemos entender que o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espaço de memória</w:t>
      </w:r>
      <w:r w:rsidRPr="00604109">
        <w:rPr>
          <w:rFonts w:ascii="CMU Serif" w:hAnsi="CMU Serif" w:cs="CMU Serif"/>
          <w:sz w:val="40"/>
          <w:szCs w:val="40"/>
        </w:rPr>
        <w:t xml:space="preserve"> (ou endereços) são reservados em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listas com endereços específicos</w:t>
      </w:r>
      <w:r w:rsidRPr="00604109">
        <w:rPr>
          <w:rFonts w:ascii="CMU Serif" w:hAnsi="CMU Serif" w:cs="CMU Serif"/>
          <w:sz w:val="40"/>
          <w:szCs w:val="40"/>
        </w:rPr>
        <w:t xml:space="preserve"> que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podem</w:t>
      </w:r>
      <w:r w:rsidRPr="00604109">
        <w:rPr>
          <w:rFonts w:ascii="CMU Serif" w:hAnsi="CMU Serif" w:cs="CMU Serif"/>
          <w:sz w:val="40"/>
          <w:szCs w:val="40"/>
        </w:rPr>
        <w:t xml:space="preserve">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ou não estar preenchidos por variáveis</w:t>
      </w:r>
      <w:r w:rsidRPr="00604109">
        <w:rPr>
          <w:rFonts w:ascii="CMU Serif" w:hAnsi="CMU Serif" w:cs="CMU Serif"/>
          <w:sz w:val="40"/>
          <w:szCs w:val="40"/>
        </w:rPr>
        <w:t xml:space="preserve"> conforme </w:t>
      </w:r>
      <w:r w:rsidRPr="00604109">
        <w:rPr>
          <w:rFonts w:ascii="CMU Serif" w:hAnsi="CMU Serif" w:cs="CMU Serif"/>
          <w:sz w:val="40"/>
          <w:szCs w:val="40"/>
        </w:rPr>
        <w:fldChar w:fldCharType="begin"/>
      </w:r>
      <w:r w:rsidRPr="00604109">
        <w:rPr>
          <w:rFonts w:ascii="CMU Serif" w:hAnsi="CMU Serif" w:cs="CMU Serif"/>
          <w:sz w:val="40"/>
          <w:szCs w:val="40"/>
        </w:rPr>
        <w:instrText xml:space="preserve"> REF _Ref65426772 \h </w:instrText>
      </w:r>
      <w:r>
        <w:rPr>
          <w:rFonts w:ascii="CMU Serif" w:hAnsi="CMU Serif" w:cs="CMU Serif"/>
          <w:sz w:val="40"/>
          <w:szCs w:val="40"/>
        </w:rPr>
        <w:instrText xml:space="preserve"> \* MERGEFORMAT </w:instrText>
      </w:r>
      <w:r w:rsidRPr="00604109">
        <w:rPr>
          <w:rFonts w:ascii="CMU Serif" w:hAnsi="CMU Serif" w:cs="CMU Serif"/>
          <w:sz w:val="40"/>
          <w:szCs w:val="40"/>
        </w:rPr>
      </w:r>
      <w:r w:rsidRPr="00604109">
        <w:rPr>
          <w:rFonts w:ascii="CMU Serif" w:hAnsi="CMU Serif" w:cs="CMU Serif"/>
          <w:sz w:val="40"/>
          <w:szCs w:val="40"/>
        </w:rPr>
        <w:fldChar w:fldCharType="separate"/>
      </w:r>
      <w:r w:rsidR="00B53F45" w:rsidRPr="00B53F45">
        <w:rPr>
          <w:rFonts w:ascii="Tw Cen MT" w:hAnsi="Tw Cen MT"/>
          <w:color w:val="000000" w:themeColor="text1"/>
          <w:sz w:val="40"/>
          <w:szCs w:val="40"/>
        </w:rPr>
        <w:t xml:space="preserve">Figura </w:t>
      </w:r>
      <w:r w:rsidR="00B53F45" w:rsidRPr="00B53F45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4</w:t>
      </w:r>
      <w:r w:rsidRPr="00604109">
        <w:rPr>
          <w:rFonts w:ascii="CMU Serif" w:hAnsi="CMU Serif" w:cs="CMU Serif"/>
          <w:sz w:val="40"/>
          <w:szCs w:val="40"/>
        </w:rPr>
        <w:fldChar w:fldCharType="end"/>
      </w:r>
      <w:r w:rsidRPr="00604109">
        <w:rPr>
          <w:rFonts w:ascii="CMU Serif" w:hAnsi="CMU Serif" w:cs="CMU Serif"/>
          <w:sz w:val="40"/>
          <w:szCs w:val="40"/>
        </w:rPr>
        <w:t>.</w:t>
      </w:r>
      <w:r w:rsidR="00070654">
        <w:rPr>
          <w:rFonts w:ascii="CMU Serif" w:hAnsi="CMU Serif" w:cs="CMU Serif"/>
          <w:sz w:val="40"/>
          <w:szCs w:val="40"/>
        </w:rPr>
        <w:t xml:space="preserve"> </w:t>
      </w:r>
    </w:p>
    <w:p w14:paraId="0C34254D" w14:textId="77777777" w:rsidR="00604109" w:rsidRPr="00A24536" w:rsidRDefault="00604109" w:rsidP="00604109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604109" w:rsidRPr="00D7181B" w14:paraId="5B78435E" w14:textId="77777777" w:rsidTr="00E33B54">
        <w:trPr>
          <w:jc w:val="center"/>
        </w:trPr>
        <w:tc>
          <w:tcPr>
            <w:tcW w:w="16387" w:type="dxa"/>
          </w:tcPr>
          <w:p w14:paraId="02D5B473" w14:textId="02AE1979" w:rsidR="00604109" w:rsidRPr="00D7181B" w:rsidRDefault="00604109" w:rsidP="00E33B54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3" w:name="_Ref65426772"/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B53F45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4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3"/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Armazenamento abstrato de variáveis na memória RAM do computador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.</w:t>
            </w:r>
          </w:p>
        </w:tc>
      </w:tr>
      <w:tr w:rsidR="00604109" w:rsidRPr="00D7181B" w14:paraId="0CF44E18" w14:textId="77777777" w:rsidTr="00E33B54">
        <w:trPr>
          <w:jc w:val="center"/>
        </w:trPr>
        <w:tc>
          <w:tcPr>
            <w:tcW w:w="16387" w:type="dxa"/>
          </w:tcPr>
          <w:p w14:paraId="2FBD51B5" w14:textId="77777777" w:rsidR="00604109" w:rsidRPr="00D7181B" w:rsidRDefault="00604109" w:rsidP="00E33B54">
            <w:pPr>
              <w:keepNext/>
              <w:jc w:val="center"/>
            </w:pPr>
            <w:r w:rsidRPr="00604109">
              <w:rPr>
                <w:noProof/>
                <w:color w:val="000000" w:themeColor="text1"/>
              </w:rPr>
              <w:drawing>
                <wp:inline distT="0" distB="0" distL="0" distR="0" wp14:anchorId="1364B12F" wp14:editId="126AA71E">
                  <wp:extent cx="6522072" cy="2762209"/>
                  <wp:effectExtent l="0" t="0" r="0" b="0"/>
                  <wp:docPr id="1" name="Gráfico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>
                            <a:extLst>
                              <a:ext uri="{96DAC541-7B7A-43D3-8B79-37D633B846F1}">
                                <asvg:svgBlip xmlns:asvg="http://schemas.microsoft.com/office/drawing/2016/SVG/main" r:embed="rId15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40549" cy="285473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75AC905" w14:textId="3BD66328" w:rsidR="00070654" w:rsidRDefault="00070654" w:rsidP="00604109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  <w:r>
        <w:rPr>
          <w:rFonts w:ascii="CMU Serif" w:hAnsi="CMU Serif" w:cs="CMU Serif"/>
          <w:sz w:val="12"/>
          <w:szCs w:val="12"/>
        </w:rPr>
        <w:br w:type="page"/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19"/>
        <w:gridCol w:w="4768"/>
      </w:tblGrid>
      <w:tr w:rsidR="00A4705C" w14:paraId="7433723B" w14:textId="77777777" w:rsidTr="00A4705C">
        <w:tc>
          <w:tcPr>
            <w:tcW w:w="11619" w:type="dxa"/>
          </w:tcPr>
          <w:p w14:paraId="13234D04" w14:textId="3250F392" w:rsidR="00A4705C" w:rsidRDefault="00A4705C" w:rsidP="00604109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070654">
              <w:rPr>
                <w:rFonts w:ascii="CMU Serif" w:hAnsi="CMU Serif" w:cs="CMU Serif"/>
                <w:sz w:val="40"/>
                <w:szCs w:val="40"/>
              </w:rPr>
              <w:lastRenderedPageBreak/>
              <w:t>Sa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lientamos aqui que o computador trabalha com a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codificação binária</w:t>
            </w:r>
            <w:r w:rsidRPr="00A4705C">
              <w:rPr>
                <w:rFonts w:ascii="CMU Serif" w:hAnsi="CMU Serif" w:cs="CMU Serif"/>
                <w:color w:val="0000FF"/>
                <w:sz w:val="40"/>
                <w:szCs w:val="40"/>
              </w:rPr>
              <w:t xml:space="preserve"> 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em seu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cérebro</w:t>
            </w:r>
            <w:r w:rsidR="00B24156" w:rsidRPr="00B24156">
              <w:rPr>
                <w:rFonts w:ascii="CMU Serif" w:hAnsi="CMU Serif" w:cs="CMU Serif"/>
                <w:sz w:val="40"/>
                <w:szCs w:val="40"/>
              </w:rPr>
              <w:t>,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logo todas informações são transformadas em um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sistema numérico binário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, sendo que os dígitos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0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ou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1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deverão ocupar uma porção do espaço da memória chamada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bit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(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8 bits = 1 byte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). Cada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byte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será especificado para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um determinado endereço de memória</w:t>
            </w:r>
            <w:r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 xml:space="preserve"> </w:t>
            </w:r>
            <w:r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fldChar w:fldCharType="begin"/>
            </w:r>
            <w:r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instrText xml:space="preserve"> ADDIN ZOTERO_ITEM CSL_CITATION {"citationID":"vvYrTYRv","properties":{"formattedCitation":"[6]","plainCitation":"[6]","noteIndex":0},"citationItems":[{"id":998,"uris":["http://zotero.org/users/6863133/items/2ALNK9K3"],"uri":["http://zotero.org/users/6863133/items/2ALNK9K3"],"itemData":{"id":998,"type":"book","abstract":"Referência na área, Fundamentos da programação de computadores: algoritmos, PASCAL, C/C++ (padrão ANSI) e JAVA traz em sua nova edição muitas novidades. Mantendo a estrutura lógica que o consagrou, o livro revisa as classes JAVA e trata de vetores e matrizes dinâmicas, bem como aborda o padrão ANSI para as resoluções em C/C++. Além disso, apresenta dois capítulos inéditos: Introdução à programação orientada a objetos e Desafios. Tudo isso somado aos diversos exemplos, problemas e analogias apresentados fazem desta obra ideal para alunos de ciência da computação, engenharia da computação, sistemas de informação, análise de sistemas e desenvolvimento de sistemas.","edition":"3ª edição","ISBN":"978-85-64574-16-8","language":"Português","publisher":"Pearson Universidades","source":"Amazon","title":"Fundamentos da Programação de Computadores: Algoritmos, Pascal, C, C++ e Java","title-short":"Fundamentos da Programação de Computadores","author":[{"family":"Ascencio","given":"Ana Fernanda Gomes"},{"family":"Campos","given":"Edilene Aparecida Veneruchi","dropping-particle":"de"}],"issued":{"date-parts":[["2012",3,19]]}}}],"schema":"https://github.com/citation-style-language/schema/raw/master/csl-citation.json"} </w:instrText>
            </w:r>
            <w:r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fldChar w:fldCharType="separate"/>
            </w:r>
            <w:r w:rsidRPr="00A4705C">
              <w:rPr>
                <w:rFonts w:ascii="CMU Serif" w:hAnsi="CMU Serif" w:cs="CMU Serif"/>
                <w:sz w:val="40"/>
              </w:rPr>
              <w:t>[6]</w:t>
            </w:r>
            <w:r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fldChar w:fldCharType="end"/>
            </w:r>
            <w:r>
              <w:rPr>
                <w:rFonts w:ascii="CMU Serif" w:hAnsi="CMU Serif" w:cs="CMU Serif"/>
                <w:sz w:val="40"/>
                <w:szCs w:val="40"/>
              </w:rPr>
              <w:t>.</w:t>
            </w:r>
          </w:p>
        </w:tc>
        <w:tc>
          <w:tcPr>
            <w:tcW w:w="4768" w:type="dxa"/>
          </w:tcPr>
          <w:p w14:paraId="4C4E5583" w14:textId="251183D1" w:rsidR="00A4705C" w:rsidRDefault="00A4705C" w:rsidP="00A4705C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A4705C">
              <w:rPr>
                <w:rFonts w:ascii="CMU Serif" w:hAnsi="CMU Serif" w:cs="CMU Serif"/>
                <w:noProof/>
                <w:sz w:val="40"/>
                <w:szCs w:val="40"/>
              </w:rPr>
              <w:drawing>
                <wp:inline distT="0" distB="0" distL="0" distR="0" wp14:anchorId="2BFAACF6" wp14:editId="4FA4823B">
                  <wp:extent cx="2171700" cy="2171700"/>
                  <wp:effectExtent l="0" t="0" r="0" b="0"/>
                  <wp:docPr id="7" name="Gráfico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>
                            <a:extLst>
                              <a:ext uri="{96DAC541-7B7A-43D3-8B79-37D633B846F1}">
                                <asvg:svgBlip xmlns:asvg="http://schemas.microsoft.com/office/drawing/2016/SVG/main" r:embed="rId17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71700" cy="21717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AFE951C" w14:textId="74574F39" w:rsidR="00A4705C" w:rsidRDefault="00A4705C" w:rsidP="00604109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548736B7" w14:textId="33E39767" w:rsidR="00A4705C" w:rsidRDefault="00A4705C" w:rsidP="00604109">
      <w:p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Os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tipos de variáveis</w:t>
      </w:r>
      <w:r w:rsidRPr="00A4705C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podem ser divididos da seguinte forma: </w:t>
      </w:r>
    </w:p>
    <w:p w14:paraId="3D341B44" w14:textId="66A623AD" w:rsidR="00A4705C" w:rsidRPr="00A4705C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Inteiros</w:t>
      </w:r>
      <w:r w:rsidRPr="00A4705C">
        <w:rPr>
          <w:rFonts w:ascii="CMU Serif" w:hAnsi="CMU Serif" w:cs="CMU Serif"/>
          <w:sz w:val="40"/>
          <w:szCs w:val="40"/>
        </w:rPr>
        <w:t xml:space="preserve"> (em inglês </w:t>
      </w:r>
      <w:proofErr w:type="spellStart"/>
      <w:r w:rsidRPr="00A4705C">
        <w:rPr>
          <w:rFonts w:ascii="CMU Serif" w:hAnsi="CMU Serif" w:cs="CMU Serif"/>
          <w:b/>
          <w:bCs/>
          <w:i/>
          <w:iCs/>
          <w:color w:val="0000FF"/>
          <w:sz w:val="40"/>
          <w:szCs w:val="40"/>
        </w:rPr>
        <w:t>integer</w:t>
      </w:r>
      <w:proofErr w:type="spellEnd"/>
      <w:r w:rsidRPr="00A4705C">
        <w:rPr>
          <w:rFonts w:ascii="CMU Serif" w:hAnsi="CMU Serif" w:cs="CMU Serif"/>
          <w:sz w:val="40"/>
          <w:szCs w:val="40"/>
        </w:rPr>
        <w:t>)</w:t>
      </w:r>
      <w:r>
        <w:rPr>
          <w:rFonts w:ascii="CMU Serif" w:hAnsi="CMU Serif" w:cs="CMU Serif"/>
          <w:sz w:val="40"/>
          <w:szCs w:val="40"/>
        </w:rPr>
        <w:t>;</w:t>
      </w:r>
    </w:p>
    <w:p w14:paraId="2E56F39D" w14:textId="18456AF7" w:rsidR="00A4705C" w:rsidRPr="00A4705C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Reais</w:t>
      </w:r>
      <w:r w:rsidRPr="00A4705C">
        <w:rPr>
          <w:rFonts w:ascii="CMU Serif" w:hAnsi="CMU Serif" w:cs="CMU Serif"/>
          <w:sz w:val="40"/>
          <w:szCs w:val="40"/>
        </w:rPr>
        <w:t xml:space="preserve"> (em inglês </w:t>
      </w:r>
      <w:proofErr w:type="spellStart"/>
      <w:r w:rsidRPr="00A4705C">
        <w:rPr>
          <w:rFonts w:ascii="CMU Serif" w:hAnsi="CMU Serif" w:cs="CMU Serif"/>
          <w:b/>
          <w:bCs/>
          <w:i/>
          <w:iCs/>
          <w:color w:val="0000FF"/>
          <w:sz w:val="40"/>
          <w:szCs w:val="40"/>
        </w:rPr>
        <w:t>float</w:t>
      </w:r>
      <w:proofErr w:type="spellEnd"/>
      <w:r w:rsidRPr="00A4705C">
        <w:rPr>
          <w:rFonts w:ascii="CMU Serif" w:hAnsi="CMU Serif" w:cs="CMU Serif"/>
          <w:sz w:val="40"/>
          <w:szCs w:val="40"/>
        </w:rPr>
        <w:t>)</w:t>
      </w:r>
      <w:r>
        <w:rPr>
          <w:rFonts w:ascii="CMU Serif" w:hAnsi="CMU Serif" w:cs="CMU Serif"/>
          <w:sz w:val="40"/>
          <w:szCs w:val="40"/>
        </w:rPr>
        <w:t>;</w:t>
      </w:r>
    </w:p>
    <w:p w14:paraId="51EF50E8" w14:textId="0EB386C2" w:rsidR="00A4705C" w:rsidRPr="00A4705C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Caracteres</w:t>
      </w:r>
      <w:r w:rsidRPr="00A4705C">
        <w:rPr>
          <w:rFonts w:ascii="CMU Serif" w:hAnsi="CMU Serif" w:cs="CMU Serif"/>
          <w:sz w:val="40"/>
          <w:szCs w:val="40"/>
        </w:rPr>
        <w:t xml:space="preserve"> (em inglês </w:t>
      </w:r>
      <w:proofErr w:type="spellStart"/>
      <w:r w:rsidRPr="00A4705C">
        <w:rPr>
          <w:rFonts w:ascii="CMU Serif" w:hAnsi="CMU Serif" w:cs="CMU Serif"/>
          <w:b/>
          <w:bCs/>
          <w:i/>
          <w:iCs/>
          <w:color w:val="0000FF"/>
          <w:sz w:val="40"/>
          <w:szCs w:val="40"/>
        </w:rPr>
        <w:t>string</w:t>
      </w:r>
      <w:proofErr w:type="spellEnd"/>
      <w:r w:rsidRPr="00A4705C">
        <w:rPr>
          <w:rFonts w:ascii="CMU Serif" w:hAnsi="CMU Serif" w:cs="CMU Serif"/>
          <w:sz w:val="40"/>
          <w:szCs w:val="40"/>
        </w:rPr>
        <w:t>)</w:t>
      </w:r>
      <w:r>
        <w:rPr>
          <w:rFonts w:ascii="CMU Serif" w:hAnsi="CMU Serif" w:cs="CMU Serif"/>
          <w:sz w:val="40"/>
          <w:szCs w:val="40"/>
        </w:rPr>
        <w:t>;</w:t>
      </w:r>
    </w:p>
    <w:p w14:paraId="46A8A88D" w14:textId="3A2538D5" w:rsidR="00A4705C" w:rsidRPr="00A4705C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Lógica</w:t>
      </w:r>
      <w:r w:rsidRPr="00A4705C">
        <w:rPr>
          <w:rFonts w:ascii="CMU Serif" w:hAnsi="CMU Serif" w:cs="CMU Serif"/>
          <w:sz w:val="40"/>
          <w:szCs w:val="40"/>
        </w:rPr>
        <w:t xml:space="preserve"> (em inglês </w:t>
      </w:r>
      <w:proofErr w:type="spellStart"/>
      <w:r w:rsidRPr="00A4705C">
        <w:rPr>
          <w:rFonts w:ascii="CMU Serif" w:hAnsi="CMU Serif" w:cs="CMU Serif"/>
          <w:b/>
          <w:bCs/>
          <w:i/>
          <w:iCs/>
          <w:color w:val="0000FF"/>
          <w:sz w:val="40"/>
          <w:szCs w:val="40"/>
        </w:rPr>
        <w:t>logical</w:t>
      </w:r>
      <w:proofErr w:type="spellEnd"/>
      <w:r w:rsidRPr="00A4705C">
        <w:rPr>
          <w:rFonts w:ascii="CMU Serif" w:hAnsi="CMU Serif" w:cs="CMU Serif"/>
          <w:sz w:val="40"/>
          <w:szCs w:val="40"/>
        </w:rPr>
        <w:t>)</w:t>
      </w:r>
      <w:r>
        <w:rPr>
          <w:rFonts w:ascii="CMU Serif" w:hAnsi="CMU Serif" w:cs="CMU Serif"/>
          <w:sz w:val="40"/>
          <w:szCs w:val="40"/>
        </w:rPr>
        <w:t>.</w:t>
      </w:r>
    </w:p>
    <w:p w14:paraId="7F7C55CB" w14:textId="0F233722" w:rsidR="00070654" w:rsidRDefault="000706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721DF209" w14:textId="77777777" w:rsidR="0005602A" w:rsidRPr="0005602A" w:rsidRDefault="00524233" w:rsidP="0005602A">
      <w:pPr>
        <w:pStyle w:val="Bibliografia"/>
        <w:rPr>
          <w:rFonts w:ascii="CMU Serif" w:hAnsi="CMU Serif" w:cs="CMU Serif"/>
          <w:sz w:val="40"/>
          <w:szCs w:val="24"/>
        </w:rPr>
      </w:pPr>
      <w:r>
        <w:fldChar w:fldCharType="begin"/>
      </w:r>
      <w:r w:rsidR="0005602A">
        <w:instrText xml:space="preserve"> ADDIN ZOTERO_BIBL {"uncited":[],"omitted":[],"custom":[]} CSL_BIBLIOGRAPHY </w:instrText>
      </w:r>
      <w:r>
        <w:fldChar w:fldCharType="separate"/>
      </w:r>
      <w:r w:rsidR="0005602A" w:rsidRPr="0005602A">
        <w:rPr>
          <w:rFonts w:ascii="CMU Serif" w:hAnsi="CMU Serif" w:cs="CMU Serif"/>
          <w:sz w:val="40"/>
          <w:szCs w:val="24"/>
        </w:rPr>
        <w:t>[1]</w:t>
      </w:r>
      <w:r w:rsidR="0005602A" w:rsidRPr="0005602A">
        <w:rPr>
          <w:rFonts w:ascii="CMU Serif" w:hAnsi="CMU Serif" w:cs="CMU Serif"/>
          <w:sz w:val="40"/>
          <w:szCs w:val="24"/>
        </w:rPr>
        <w:tab/>
        <w:t>Michaelis. Dicionário escolar língua portuguesa. 2018.</w:t>
      </w:r>
    </w:p>
    <w:p w14:paraId="01DB39A9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2]</w:t>
      </w:r>
      <w:r w:rsidRPr="0005602A">
        <w:rPr>
          <w:rFonts w:ascii="CMU Serif" w:hAnsi="CMU Serif" w:cs="CMU Serif"/>
          <w:sz w:val="40"/>
          <w:szCs w:val="24"/>
        </w:rPr>
        <w:tab/>
        <w:t>Forbellone ALV, Eberspächer HF. Lógica de programação: a construção de algoritmos e estruturas de dados. São Paulo: Pearson Prentice Hall; 2007.</w:t>
      </w:r>
    </w:p>
    <w:p w14:paraId="523FBB92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3]</w:t>
      </w:r>
      <w:r w:rsidRPr="0005602A">
        <w:rPr>
          <w:rFonts w:ascii="CMU Serif" w:hAnsi="CMU Serif" w:cs="CMU Serif"/>
          <w:sz w:val="40"/>
          <w:szCs w:val="24"/>
        </w:rPr>
        <w:tab/>
        <w:t>Cormen TH. Algoritmos: teoria e prática. Rio de Janeiro: Campus; 2012.</w:t>
      </w:r>
    </w:p>
    <w:p w14:paraId="720BAC33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4]</w:t>
      </w:r>
      <w:r w:rsidRPr="0005602A">
        <w:rPr>
          <w:rFonts w:ascii="CMU Serif" w:hAnsi="CMU Serif" w:cs="CMU Serif"/>
          <w:sz w:val="40"/>
          <w:szCs w:val="24"/>
        </w:rPr>
        <w:tab/>
        <w:t>Junior DP, Nakamiti GS, Engelbrecht A de M, Bianchi F. Algoritmos e Programação de Computadores. 2012.</w:t>
      </w:r>
    </w:p>
    <w:p w14:paraId="44DA2167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5]</w:t>
      </w:r>
      <w:r w:rsidRPr="0005602A">
        <w:rPr>
          <w:rFonts w:ascii="CMU Serif" w:hAnsi="CMU Serif" w:cs="CMU Serif"/>
          <w:sz w:val="40"/>
          <w:szCs w:val="24"/>
        </w:rPr>
        <w:tab/>
        <w:t>Lopes A, Garcia G. Introdução à programação: 500 algoritmos resolvidos. Rio de Janeiro (RJ): Campus; 2002.</w:t>
      </w:r>
    </w:p>
    <w:p w14:paraId="7F405670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6]</w:t>
      </w:r>
      <w:r w:rsidRPr="0005602A">
        <w:rPr>
          <w:rFonts w:ascii="CMU Serif" w:hAnsi="CMU Serif" w:cs="CMU Serif"/>
          <w:sz w:val="40"/>
          <w:szCs w:val="24"/>
        </w:rPr>
        <w:tab/>
        <w:t>Ascencio AFG, Campos EAV de. Fundamentos da Programação de Computadores: Algoritmos, Pascal, C, C++ e Java. 3</w:t>
      </w:r>
      <w:r w:rsidRPr="0005602A">
        <w:rPr>
          <w:rFonts w:ascii="CMU Serif" w:hAnsi="CMU Serif" w:cs="CMU Serif"/>
          <w:sz w:val="40"/>
          <w:szCs w:val="24"/>
          <w:vertAlign w:val="superscript"/>
        </w:rPr>
        <w:t>a</w:t>
      </w:r>
      <w:r w:rsidRPr="0005602A">
        <w:rPr>
          <w:rFonts w:ascii="CMU Serif" w:hAnsi="CMU Serif" w:cs="CMU Serif"/>
          <w:sz w:val="40"/>
          <w:szCs w:val="24"/>
        </w:rPr>
        <w:t xml:space="preserve"> edição. Pearson Universidades; 2012.</w:t>
      </w:r>
    </w:p>
    <w:p w14:paraId="671CDD26" w14:textId="73D1C939" w:rsidR="00AC51B0" w:rsidRPr="00AC51B0" w:rsidRDefault="00524233" w:rsidP="00455DEE">
      <w:pPr>
        <w:spacing w:before="20" w:after="20" w:line="240" w:lineRule="auto"/>
      </w:pPr>
      <w:r>
        <w:rPr>
          <w:rFonts w:ascii="CMU Serif" w:hAnsi="CMU Serif" w:cs="CMU Serif"/>
          <w:sz w:val="40"/>
          <w:szCs w:val="40"/>
        </w:rPr>
        <w:fldChar w:fldCharType="end"/>
      </w:r>
    </w:p>
    <w:sectPr w:rsidR="00AC51B0" w:rsidRPr="00AC51B0" w:rsidSect="00F6627A">
      <w:headerReference w:type="default" r:id="rId18"/>
      <w:footerReference w:type="default" r:id="rId19"/>
      <w:footerReference w:type="first" r:id="rId20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3C60CE5" w14:textId="77777777" w:rsidR="00D43421" w:rsidRDefault="00D43421" w:rsidP="00676DD1">
      <w:pPr>
        <w:spacing w:after="0" w:line="240" w:lineRule="auto"/>
      </w:pPr>
      <w:r>
        <w:separator/>
      </w:r>
    </w:p>
  </w:endnote>
  <w:endnote w:type="continuationSeparator" w:id="0">
    <w:p w14:paraId="28566479" w14:textId="77777777" w:rsidR="00D43421" w:rsidRDefault="00D43421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17C60D" w14:textId="77777777" w:rsidR="00D43421" w:rsidRDefault="00D43421" w:rsidP="00676DD1">
      <w:pPr>
        <w:spacing w:after="0" w:line="240" w:lineRule="auto"/>
      </w:pPr>
      <w:r>
        <w:separator/>
      </w:r>
    </w:p>
  </w:footnote>
  <w:footnote w:type="continuationSeparator" w:id="0">
    <w:p w14:paraId="19E5C30D" w14:textId="77777777" w:rsidR="00D43421" w:rsidRDefault="00D43421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5602A"/>
    <w:rsid w:val="00070654"/>
    <w:rsid w:val="00080FFE"/>
    <w:rsid w:val="000B6299"/>
    <w:rsid w:val="00241D45"/>
    <w:rsid w:val="002510C9"/>
    <w:rsid w:val="00265724"/>
    <w:rsid w:val="00275C05"/>
    <w:rsid w:val="002F2A28"/>
    <w:rsid w:val="00390AE7"/>
    <w:rsid w:val="00397AF9"/>
    <w:rsid w:val="003C7A45"/>
    <w:rsid w:val="00455DEE"/>
    <w:rsid w:val="0047094D"/>
    <w:rsid w:val="004E1BEA"/>
    <w:rsid w:val="005148C1"/>
    <w:rsid w:val="00524233"/>
    <w:rsid w:val="005800FC"/>
    <w:rsid w:val="00604109"/>
    <w:rsid w:val="0060576A"/>
    <w:rsid w:val="00624DE8"/>
    <w:rsid w:val="00627378"/>
    <w:rsid w:val="00676DD1"/>
    <w:rsid w:val="00691C52"/>
    <w:rsid w:val="00694486"/>
    <w:rsid w:val="00741F34"/>
    <w:rsid w:val="0075736B"/>
    <w:rsid w:val="00774FCE"/>
    <w:rsid w:val="007C4498"/>
    <w:rsid w:val="007C79E6"/>
    <w:rsid w:val="007D13AB"/>
    <w:rsid w:val="007F6079"/>
    <w:rsid w:val="00830722"/>
    <w:rsid w:val="00845ABD"/>
    <w:rsid w:val="00880A0D"/>
    <w:rsid w:val="008B4401"/>
    <w:rsid w:val="008C56C6"/>
    <w:rsid w:val="008E4806"/>
    <w:rsid w:val="00904533"/>
    <w:rsid w:val="009200FB"/>
    <w:rsid w:val="00953AA8"/>
    <w:rsid w:val="0097249E"/>
    <w:rsid w:val="009D2833"/>
    <w:rsid w:val="00A24536"/>
    <w:rsid w:val="00A37EC1"/>
    <w:rsid w:val="00A4705C"/>
    <w:rsid w:val="00A64EDE"/>
    <w:rsid w:val="00AA101D"/>
    <w:rsid w:val="00AC0543"/>
    <w:rsid w:val="00AC51B0"/>
    <w:rsid w:val="00B16A48"/>
    <w:rsid w:val="00B24156"/>
    <w:rsid w:val="00B24370"/>
    <w:rsid w:val="00B53F45"/>
    <w:rsid w:val="00B5737C"/>
    <w:rsid w:val="00B6743B"/>
    <w:rsid w:val="00BC4E7F"/>
    <w:rsid w:val="00BC5F5A"/>
    <w:rsid w:val="00BE2316"/>
    <w:rsid w:val="00BE76C6"/>
    <w:rsid w:val="00BF199B"/>
    <w:rsid w:val="00D31D3F"/>
    <w:rsid w:val="00D349F2"/>
    <w:rsid w:val="00D43421"/>
    <w:rsid w:val="00D7181B"/>
    <w:rsid w:val="00DB1F93"/>
    <w:rsid w:val="00DB28E5"/>
    <w:rsid w:val="00E133FB"/>
    <w:rsid w:val="00E15C3F"/>
    <w:rsid w:val="00E33B54"/>
    <w:rsid w:val="00E379C3"/>
    <w:rsid w:val="00EB1BE5"/>
    <w:rsid w:val="00ED65B9"/>
    <w:rsid w:val="00F11E54"/>
    <w:rsid w:val="00F66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sv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svg"/><Relationship Id="rId10" Type="http://schemas.openxmlformats.org/officeDocument/2006/relationships/image" Target="media/image3.sv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1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1</Pages>
  <Words>1994</Words>
  <Characters>10773</Characters>
  <Application>Microsoft Office Word</Application>
  <DocSecurity>0</DocSecurity>
  <Lines>89</Lines>
  <Paragraphs>2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6</cp:revision>
  <cp:lastPrinted>2021-05-04T17:47:00Z</cp:lastPrinted>
  <dcterms:created xsi:type="dcterms:W3CDTF">2021-04-11T19:59:00Z</dcterms:created>
  <dcterms:modified xsi:type="dcterms:W3CDTF">2021-05-04T17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WThUnX5t"/&gt;&lt;style id="http://www.zotero.org/styles/engineering-structures" hasBibliography="1" bibliographyStyleHasBeenSet="1"/&gt;&lt;prefs&gt;&lt;pref name="fieldType" value="Field"/&gt;&lt;/prefs&gt;&lt;/data&gt;</vt:lpwstr>
  </property>
</Properties>
</file>